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06EE43BC" w:rsidR="007531B1" w:rsidRDefault="00A72C3E" w:rsidP="00A72C3E">
      <w:pPr>
        <w:pStyle w:val="ListParagraph"/>
        <w:numPr>
          <w:ilvl w:val="0"/>
          <w:numId w:val="1"/>
        </w:numPr>
      </w:pPr>
      <w:r>
        <w:t>Introduction</w:t>
      </w:r>
    </w:p>
    <w:p w14:paraId="7DA93712" w14:textId="5482AE57" w:rsidR="00DA6E30" w:rsidRDefault="00DA6E30" w:rsidP="00DA6E30">
      <w:pPr>
        <w:ind w:left="360"/>
      </w:pPr>
      <w:r>
        <w:t>New technologies give rise to new privacy concerns. Warren and Brandeis’s 1890 seminal paper, “The Right to Privacy,” was written after photographic and printing technologies made it easier to share and spread images and text in public [2</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Maner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6F386430" w14:textId="6EDB8C22"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4C18DAA1"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50A38C" w14:textId="38D05775" w:rsidR="00397B70" w:rsidRDefault="00CA382B" w:rsidP="00126BAB">
      <w:r>
        <w:t>Firstly, we can classify ethical theori</w:t>
      </w:r>
      <w:r w:rsidR="00EA77FB">
        <w:t>es into a couple of categories namely</w:t>
      </w:r>
      <w:r>
        <w:t xml:space="preserve">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w:t>
      </w:r>
      <w:r w:rsidR="004066E9">
        <w:t xml:space="preserve">Normative theories try to determine </w:t>
      </w:r>
      <w:r w:rsidR="00397B70">
        <w:t>what ou</w:t>
      </w:r>
      <w:r w:rsidR="004066E9">
        <w:t xml:space="preserve">ght to </w:t>
      </w:r>
      <w:r w:rsidR="00397B70">
        <w:t xml:space="preserve">be done in ethically challenging situations and is thus a prescriptive in nature </w:t>
      </w:r>
      <w:r w:rsidR="00397B70">
        <w:fldChar w:fldCharType="begin" w:fldLock="1"/>
      </w:r>
      <w:r w:rsidR="00397B70">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397B70">
        <w:fldChar w:fldCharType="separate"/>
      </w:r>
      <w:r w:rsidR="00397B70" w:rsidRPr="000E7FD7">
        <w:rPr>
          <w:noProof/>
        </w:rPr>
        <w:t xml:space="preserve">(Stahl </w:t>
      </w:r>
      <w:r w:rsidR="00397B70" w:rsidRPr="000E7FD7">
        <w:rPr>
          <w:i/>
          <w:noProof/>
        </w:rPr>
        <w:t>et al.</w:t>
      </w:r>
      <w:r w:rsidR="00397B70" w:rsidRPr="000E7FD7">
        <w:rPr>
          <w:noProof/>
        </w:rPr>
        <w:t>, 2016, p. 4)</w:t>
      </w:r>
      <w:r w:rsidR="00397B70">
        <w:fldChar w:fldCharType="end"/>
      </w:r>
      <w:r w:rsidR="00397B70">
        <w:t>.</w:t>
      </w:r>
    </w:p>
    <w:p w14:paraId="1D9132B2" w14:textId="70B2B7A6" w:rsidR="00397B70" w:rsidRDefault="00397B70" w:rsidP="00126BAB">
      <w:r>
        <w:t xml:space="preserve"> </w:t>
      </w:r>
      <w:r w:rsidR="000641D3">
        <w:t xml:space="preserve">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t xml:space="preserve"> </w:t>
      </w:r>
      <w:r>
        <w:fldChar w:fldCharType="begin" w:fldLock="1"/>
      </w:r>
      <w:r>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fldChar w:fldCharType="separate"/>
      </w:r>
      <w:r w:rsidRPr="000E7FD7">
        <w:rPr>
          <w:noProof/>
        </w:rPr>
        <w:t xml:space="preserve">(Stahl </w:t>
      </w:r>
      <w:r w:rsidRPr="000E7FD7">
        <w:rPr>
          <w:i/>
          <w:noProof/>
        </w:rPr>
        <w:t>et al.</w:t>
      </w:r>
      <w:r w:rsidRPr="000E7FD7">
        <w:rPr>
          <w:noProof/>
        </w:rPr>
        <w:t>, 2016, p. 4)</w:t>
      </w:r>
      <w:r>
        <w:fldChar w:fldCharType="end"/>
      </w:r>
      <w:r>
        <w:t>.</w:t>
      </w:r>
    </w:p>
    <w:p w14:paraId="08C5213F" w14:textId="4FB4AB34" w:rsidR="00397B70" w:rsidRDefault="000E7FD7" w:rsidP="00126BAB">
      <w:r>
        <w:lastRenderedPageBreak/>
        <w:t>Deontology on the other hand hold that the intention of agent doing the action determin</w:t>
      </w:r>
      <w:r w:rsidR="00CA382B">
        <w:t>es whether it is ethical or not</w:t>
      </w:r>
      <w:r>
        <w:t xml:space="preserve"> </w:t>
      </w:r>
      <w:r>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fldChar w:fldCharType="separate"/>
      </w:r>
      <w:r w:rsidRPr="000E7FD7">
        <w:rPr>
          <w:noProof/>
        </w:rPr>
        <w:t xml:space="preserve">(Stahl </w:t>
      </w:r>
      <w:r w:rsidRPr="000E7FD7">
        <w:rPr>
          <w:i/>
          <w:noProof/>
        </w:rPr>
        <w:t>et al.</w:t>
      </w:r>
      <w:r w:rsidRPr="000E7FD7">
        <w:rPr>
          <w:noProof/>
        </w:rPr>
        <w:t>, 2016, p. 4)</w:t>
      </w:r>
      <w:r>
        <w:fldChar w:fldCharType="end"/>
      </w:r>
      <w:r w:rsidR="00CA382B">
        <w:t>.</w:t>
      </w:r>
      <w:r w:rsidR="00397B70">
        <w:t xml:space="preserve"> </w:t>
      </w:r>
      <w:r w:rsidR="007A4979">
        <w:t xml:space="preserve">The name comes from the Greek for “duty”. </w:t>
      </w:r>
      <w:r w:rsidR="00397B70">
        <w:t xml:space="preserve">The most famous </w:t>
      </w:r>
      <w:r w:rsidR="007A4979">
        <w:t xml:space="preserve">deontological theory is </w:t>
      </w:r>
      <w:r w:rsidR="003E0F6E">
        <w:t>Kantianism. Named after its creator, the 18</w:t>
      </w:r>
      <w:r w:rsidR="003E0F6E" w:rsidRPr="003E0F6E">
        <w:rPr>
          <w:vertAlign w:val="superscript"/>
        </w:rPr>
        <w:t>th</w:t>
      </w:r>
      <w:r w:rsidR="003E0F6E">
        <w:t xml:space="preserve"> century German philosopher Immanuel Kant </w:t>
      </w:r>
      <w:r w:rsidR="003E0F6E">
        <w:fldChar w:fldCharType="begin" w:fldLock="1"/>
      </w:r>
      <w:r w:rsidR="00E669DC">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41", "uris" : [ "http://www.mendeley.com/documents/?uuid=b82ca942-0749-413d-81a9-723935ff6dc1" ] } ], "mendeley" : { "formattedCitation" : "(Stahl, 2012, p. 641)", "plainTextFormattedCitation" : "(Stahl, 2012, p. 641)", "previouslyFormattedCitation" : "(Stahl, 2012, p. 641)" }, "properties" : { "noteIndex" : 0 }, "schema" : "https://github.com/citation-style-language/schema/raw/master/csl-citation.json" }</w:instrText>
      </w:r>
      <w:r w:rsidR="003E0F6E">
        <w:fldChar w:fldCharType="separate"/>
      </w:r>
      <w:r w:rsidR="003E0F6E" w:rsidRPr="003E0F6E">
        <w:rPr>
          <w:noProof/>
        </w:rPr>
        <w:t>(Stahl, 2012, p. 641)</w:t>
      </w:r>
      <w:r w:rsidR="003E0F6E">
        <w:fldChar w:fldCharType="end"/>
      </w:r>
      <w:r w:rsidR="003E0F6E">
        <w:t>.</w:t>
      </w:r>
    </w:p>
    <w:p w14:paraId="5F71558F" w14:textId="4939C626" w:rsidR="0085178E" w:rsidRDefault="006E774C" w:rsidP="00126BAB">
      <w:r>
        <w:t>Where in virtue ethics it depe</w:t>
      </w:r>
      <w:r w:rsidR="00CA382B">
        <w:t xml:space="preserve">nds on the individual character </w:t>
      </w:r>
      <w:r>
        <w:fldChar w:fldCharType="begin" w:fldLock="1"/>
      </w:r>
      <w:r w:rsidR="00577348">
        <w:instrText>ADDIN CSL_CITATION { "citationItems" : [ { "id" : "ITEM-1",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1", "issued" : { "date-parts" : [ [ "2013" ] ] }, "page" : "199-218", "publisher" : "Wiley-Blackwell", "title" : "Responsible Research and Innovation in Information and Communication Technology: Identifying and Engaging with the Ethical Implications of ICTs", "type" : "chapter" }, "uris" : [ "http://www.mendeley.com/documents/?uuid=e4725cae-36ad-4225-bda0-0509ab9d7e92" ] } ], "mendeley" : { "formattedCitation" : "(Stahl, Eden and Jirotka, 2013)", "plainTextFormattedCitation" : "(Stahl, Eden and Jirotka, 2013)", "previouslyFormattedCitation" : "(Stahl, Eden and Jirotka, 2013)" }, "properties" : { "noteIndex" : 0 }, "schema" : "https://github.com/citation-style-language/schema/raw/master/csl-citation.json" }</w:instrText>
      </w:r>
      <w:r>
        <w:fldChar w:fldCharType="separate"/>
      </w:r>
      <w:r w:rsidR="00577348" w:rsidRPr="00577348">
        <w:rPr>
          <w:noProof/>
        </w:rPr>
        <w:t>(Stahl, Eden and Jirotka, 2013)</w:t>
      </w:r>
      <w:r>
        <w:fldChar w:fldCharType="end"/>
      </w:r>
      <w:r w:rsidR="00CA382B">
        <w:t>.</w:t>
      </w:r>
      <w:r w:rsidR="007A4979">
        <w:t xml:space="preserve"> </w:t>
      </w:r>
      <w:r w:rsidR="00E669DC">
        <w:t xml:space="preserve">An example of this kind of work is Wiltshire </w:t>
      </w:r>
      <w:r w:rsidR="00E669DC">
        <w:fldChar w:fldCharType="begin" w:fldLock="1"/>
      </w:r>
      <w:r w:rsidR="00E669DC">
        <w:instrText>ADDIN CSL_CITATION { "citationItems" : [ { "id" : "ITEM-1", "itemData" : { "DOI" : "10.1007/s11023-015-9361-2", "ISSN" : "09246495", "abstract" : "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 "author" : [ { "dropping-particle" : "", "family" : "Wiltshire", "given" : "Travis J", "non-dropping-particle" : "", "parse-names" : false, "suffix" : "" } ], "container-title" : "Minds and Machines", "id" : "ITEM-1", "issue" : "1", "issued" : { "date-parts" : [ [ "2015" ] ] }, "page" : "57-71", "title" : "A Prospective Framework for the Design of Ideal Artificial Moral Agents: Insights from the Science of Heroism in Humans", "type" : "article-journal", "volume" : "25" }, "suppress-author" : 1, "uris" : [ "http://www.mendeley.com/documents/?uuid=d8b7fa58-e173-3a85-95d9-1e07858509a2" ] } ], "mendeley" : { "formattedCitation" : "(2015)", "plainTextFormattedCitation" : "(2015)", "previouslyFormattedCitation" : "(2015)" }, "properties" : { "noteIndex" : 0 }, "schema" : "https://github.com/citation-style-language/schema/raw/master/csl-citation.json" }</w:instrText>
      </w:r>
      <w:r w:rsidR="00E669DC">
        <w:fldChar w:fldCharType="separate"/>
      </w:r>
      <w:r w:rsidR="00E669DC" w:rsidRPr="00E669DC">
        <w:rPr>
          <w:noProof/>
        </w:rPr>
        <w:t>(2015)</w:t>
      </w:r>
      <w:r w:rsidR="00E669DC">
        <w:fldChar w:fldCharType="end"/>
      </w:r>
      <w:r w:rsidR="00E669DC">
        <w:t>, where an attempt is made to develop a</w:t>
      </w:r>
      <w:r w:rsidR="00BC4C99">
        <w:t>n</w:t>
      </w:r>
      <w:r w:rsidR="00E669DC">
        <w:t xml:space="preserve"> artificial agent with “heroic” attributes</w:t>
      </w:r>
      <w:r w:rsidR="00BC4C99">
        <w:t xml:space="preserve"> </w:t>
      </w:r>
      <w:r w:rsidR="00BC4C99">
        <w:fldChar w:fldCharType="begin" w:fldLock="1"/>
      </w:r>
      <w:r w:rsidR="00BC4C99">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BC4C99">
        <w:fldChar w:fldCharType="separate"/>
      </w:r>
      <w:r w:rsidR="00BC4C99" w:rsidRPr="000E7FD7">
        <w:rPr>
          <w:noProof/>
        </w:rPr>
        <w:t xml:space="preserve">(Stahl </w:t>
      </w:r>
      <w:r w:rsidR="00BC4C99" w:rsidRPr="000E7FD7">
        <w:rPr>
          <w:i/>
          <w:noProof/>
        </w:rPr>
        <w:t>et al.</w:t>
      </w:r>
      <w:r w:rsidR="00BC4C99" w:rsidRPr="000E7FD7">
        <w:rPr>
          <w:noProof/>
        </w:rPr>
        <w:t>, 2016, p. 4)</w:t>
      </w:r>
      <w:r w:rsidR="00BC4C99">
        <w:fldChar w:fldCharType="end"/>
      </w:r>
      <w:r w:rsidR="00E669DC">
        <w:t>.</w:t>
      </w:r>
      <w:r w:rsidR="00BC4C99">
        <w:t xml:space="preserve"> </w:t>
      </w:r>
    </w:p>
    <w:p w14:paraId="6306DCEC" w14:textId="2BAF7DB5" w:rsidR="003E0F6E" w:rsidRDefault="003E0F6E" w:rsidP="00126BAB">
      <w:r>
        <w:t>Meta-ethics</w:t>
      </w:r>
    </w:p>
    <w:p w14:paraId="06764A3F" w14:textId="1AD9DADD" w:rsidR="000527D7" w:rsidRDefault="000527D7" w:rsidP="00126BAB">
      <w:r>
        <w:t>Disclosive ethics</w:t>
      </w:r>
      <w:bookmarkStart w:id="1" w:name="_GoBack"/>
      <w:bookmarkEnd w:id="1"/>
      <w:r>
        <w:fldChar w:fldCharType="begin" w:fldLock="1"/>
      </w:r>
      <w:r>
        <w:instrText>ADDIN CSL_CITATION { "citationItems" : [ { "id" : "ITEM-1", "itemData" : { "ISSN" : "0095-2737", "abstract" : "This essay provides a critique of mainstream computer ethics and argues for the importance of an additional approach called disclosive computer ethics, which is concerned with the moral deciphering of embedded values and norms in computer systems, applications and practices. Also, four key values are proposed as starting points for disclosive studies in computer ethics: justice, autonomy, democracy and privacy. Finally, it is argued that research in disclosive computer ethics should be multi-level and interdisciplinary, distinguishing between a disclosure level, a theoretical level, and an an application level.", "author" : [ { "dropping-particle" : "", "family" : "Brey", "given" : "P", "non-dropping-particle" : "", "parse-names" : false, "suffix" : "" } ], "container-title" : "Computers and Society", "id" : "ITEM-1", "issue" : "4", "issued" : { "date-parts" : [ [ "2000" ] ] }, "page" : "10-16", "title" : "Disclosive Computer Ethics: The Exposure and Evaluation of Embedded Normativity in Computer Technology", "type" : "article-journal", "volume" : "30" }, "uris" : [ "http://www.mendeley.com/documents/?uuid=0f6bf55d-4566-3597-a77a-9f1f9c3fa897" ] } ], "mendeley" : { "formattedCitation" : "(Brey, 2000)", "plainTextFormattedCitation" : "(Brey, 2000)" }, "properties" : { "noteIndex" : 0 }, "schema" : "https://github.com/citation-style-language/schema/raw/master/csl-citation.json" }</w:instrText>
      </w:r>
      <w:r>
        <w:fldChar w:fldCharType="separate"/>
      </w:r>
      <w:r w:rsidRPr="000527D7">
        <w:rPr>
          <w:noProof/>
        </w:rPr>
        <w:t>(Brey, 2000)</w:t>
      </w:r>
      <w:r>
        <w:fldChar w:fldCharType="end"/>
      </w:r>
    </w:p>
    <w:p w14:paraId="286F9D24" w14:textId="4A0FF82B" w:rsidR="00DA6E30" w:rsidRDefault="004066E9" w:rsidP="001A4E5A">
      <w:r>
        <w:t>A</w:t>
      </w:r>
      <w:r w:rsidR="006E774C">
        <w:t xml:space="preserve"> prominent theory i</w:t>
      </w:r>
      <w:r w:rsidR="00DF4165">
        <w:t>s Luciano Floridi’s</w:t>
      </w:r>
      <w:r w:rsidR="00D32913">
        <w:t xml:space="preserve"> theory of</w:t>
      </w:r>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r w:rsidR="00486502">
        <w:t xml:space="preserve">Floridi’s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Floridi puts it “moral actions are the result of complex interactions among distributed systems integrated on a scale larger than the single human being” </w:t>
      </w:r>
      <w:r w:rsidR="000D0CEA">
        <w:fldChar w:fldCharType="begin" w:fldLock="1"/>
      </w:r>
      <w:r w:rsidR="00330B2B">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http://www.mendeley.com/documents/?uuid=0361714f-04eb-46a7-8cfb-fc3bc0e4d937"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r w:rsidR="00595D2C">
        <w:t xml:space="preserve"> </w:t>
      </w:r>
      <w:r w:rsidR="00092BEC">
        <w:t>In a system with “</w:t>
      </w:r>
      <w:r w:rsidR="00595D2C">
        <w:t>Di</w:t>
      </w:r>
      <w:r w:rsidR="00092BEC">
        <w:t>stributed Morality” the criterion for judging the morality is not the action of each component, but rather on the impact on the larger environment this system is in. This is because in such a system</w:t>
      </w:r>
      <w:r>
        <w:t>,</w:t>
      </w:r>
      <w:r w:rsidR="00092BEC">
        <w:t xml:space="preserve"> individual agents can be morally neutral, e.g. a GPS System or </w:t>
      </w:r>
      <w:r>
        <w:t xml:space="preserve">AI Driver, and thus complicating the ability to judge morality on the agent level </w:t>
      </w:r>
      <w:r>
        <w:fldChar w:fldCharType="begin" w:fldLock="1"/>
      </w:r>
      <w:r w:rsidR="003E0F6E">
        <w:instrText>ADDIN CSL_CITATION { "citationItems" : [ { "id" : "ITEM-1", "itemData" : { "DOI" : "10.1007/s11948-012-9413-4", "ISBN" : "13533452", "ISSN" : "13533452", "PMID" : "23197312", "abstract" : "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 "author" : [ { "dropping-particle" : "", "family" : "Floridi", "given" : "Luciano", "non-dropping-particle" : "", "parse-names" : false, "suffix" : "" } ], "container-title" : "Science and Engineering Ethics", "id" : "ITEM-1", "issue" : "3", "issued" : { "date-parts" : [ [ "2013" ] ] }, "page" : "727-743", "title" : "Distributed Morality in an Information Society", "type" : "article-journal", "volume" : "19" }, "locator" : "727-731", "uris" : [ "http://www.mendeley.com/documents/?uuid=8c6cc7b4-041c-3058-b692-25d3d7e042b1" ] } ], "mendeley" : { "formattedCitation" : "(Floridi, 2013, pp. 727\u2013731)", "plainTextFormattedCitation" : "(Floridi, 2013, pp. 727\u2013731)", "previouslyFormattedCitation" : "(Floridi, 2013, pp. 727\u2013731)" }, "properties" : { "noteIndex" : 0 }, "schema" : "https://github.com/citation-style-language/schema/raw/master/csl-citation.json" }</w:instrText>
      </w:r>
      <w:r>
        <w:fldChar w:fldCharType="separate"/>
      </w:r>
      <w:r w:rsidRPr="004066E9">
        <w:rPr>
          <w:noProof/>
        </w:rPr>
        <w:t>(Floridi, 2013, pp. 727–731)</w:t>
      </w:r>
      <w:r>
        <w:fldChar w:fldCharType="end"/>
      </w:r>
      <w:r>
        <w:t>.</w:t>
      </w:r>
    </w:p>
    <w:p w14:paraId="3FCE3C0B" w14:textId="77777777" w:rsidR="0045651A" w:rsidRDefault="00A72C3E" w:rsidP="0045651A">
      <w:pPr>
        <w:pStyle w:val="ListParagraph"/>
        <w:numPr>
          <w:ilvl w:val="0"/>
          <w:numId w:val="1"/>
        </w:numPr>
      </w:pPr>
      <w:r>
        <w:t>Importance of Ethical Computing</w:t>
      </w:r>
    </w:p>
    <w:p w14:paraId="45D059A6" w14:textId="5B2CE0C1"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6B8647EA" w:rsidR="005033A3" w:rsidRDefault="005033A3" w:rsidP="005033A3">
      <w:r>
        <w:t xml:space="preserve">People have an innate sense of right and wrong. What is right or wrong can differ between nationalities, groups or people. These ideas need to be openly discussed and reasoned about. But there needs to be agreement on what is right and what is wrong. That is why we need ethical theory </w:t>
      </w:r>
      <w:r>
        <w:fldChar w:fldCharType="begin" w:fldLock="1"/>
      </w:r>
      <w:r>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Pr="006E774C">
        <w:rPr>
          <w:noProof/>
        </w:rPr>
        <w:t>(Stahl, 2012, pp. 638–640)</w:t>
      </w:r>
      <w:r>
        <w:fldChar w:fldCharType="end"/>
      </w:r>
      <w:r>
        <w:t>.</w:t>
      </w:r>
    </w:p>
    <w:p w14:paraId="48903FC6" w14:textId="0777936D" w:rsidR="00A347BC" w:rsidRDefault="005033A3" w:rsidP="00DB51EE">
      <w:r>
        <w:t>As previously mentioned</w:t>
      </w:r>
      <w:r w:rsidR="007B774F">
        <w:t>, according</w:t>
      </w:r>
      <w:r>
        <w:t xml:space="preserve"> to Moor it is policy vacuums that create computer ethics problems</w:t>
      </w:r>
      <w:r w:rsidR="007B774F">
        <w:t xml:space="preserve"> </w:t>
      </w:r>
      <w:r w:rsidR="007B774F">
        <w:fldChar w:fldCharType="begin" w:fldLock="1"/>
      </w:r>
      <w:r w:rsidR="009144AB">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rsidR="007B774F">
        <w:fldChar w:fldCharType="separate"/>
      </w:r>
      <w:r w:rsidR="007B774F" w:rsidRPr="007B774F">
        <w:rPr>
          <w:noProof/>
        </w:rPr>
        <w:t>(Moor, 1985, p. 266)</w:t>
      </w:r>
      <w:r w:rsidR="007B774F">
        <w:fldChar w:fldCharType="end"/>
      </w:r>
      <w:r>
        <w:t xml:space="preserve">. </w:t>
      </w:r>
      <w:r w:rsidR="004E7316">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9144AB">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1", "uris" : [ "http://www.mendeley.com/documents/?uuid=598babdb-06e0-395e-9011-f5060db93315" ] } ], "mendeley" : { "formattedCitation" : "(Stahl, 2013, p. 1)", "plainTextFormattedCitation" : "(Stahl, 2013, p. 1)", "previously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1A80D0D6"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w:t>
      </w:r>
      <w:r w:rsidR="004B2CEC">
        <w:lastRenderedPageBreak/>
        <w:t xml:space="preserve">how much this new technology would infringe upon their privacy. This led to the project being stopped in 2015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71", "uris" : [ "http://www.mendeley.com/documents/?uuid=7f513216-bffa-374d-9676-6a9149cac9f0" ] } ], "mendeley" : { "formattedCitation" : "(Van Den Hoven, 2017, p. 71)", "plainTextFormattedCitation" : "(Van Den Hoven, 2017, p. 71)", "previouslyFormattedCitation" : "(Van Den Hoven, 2017, p. 71)" }, "properties" : { "noteIndex" : 0 }, "schema" : "https://github.com/citation-style-language/schema/raw/master/csl-citation.json" }</w:instrText>
      </w:r>
      <w:r w:rsidR="004B2CEC">
        <w:fldChar w:fldCharType="separate"/>
      </w:r>
      <w:r w:rsidR="004B2CEC" w:rsidRPr="004B2CEC">
        <w:rPr>
          <w:noProof/>
        </w:rPr>
        <w:t>(Van Den Hoven, 2017, p. 71)</w:t>
      </w:r>
      <w:r w:rsidR="004B2CEC">
        <w:fldChar w:fldCharType="end"/>
      </w:r>
      <w:r w:rsidR="004B2CEC">
        <w:t>.</w:t>
      </w:r>
    </w:p>
    <w:p w14:paraId="15267D10" w14:textId="3D2F61A6" w:rsidR="004B2CEC" w:rsidRDefault="006A76D2" w:rsidP="00DB51EE">
      <w:r>
        <w:t xml:space="preserve">The design of technological devices incorporates in them certain ethical assumptions. </w:t>
      </w:r>
      <w:r w:rsidR="004B2CEC">
        <w:t>Value-sensitive design (VSD) as a field of study tries to make values a key part of technological design process</w:t>
      </w:r>
      <w:r w:rsidR="00F45D2E">
        <w:t xml:space="preserve">. This field of study started at Stanford in the 1970s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9", "uris" : [ "http://www.mendeley.com/documents/?uuid=7f513216-bffa-374d-9676-6a9149cac9f0" ] } ], "mendeley" : { "formattedCitation" : "(Van Den Hoven, 2017, p. 69)", "plainTextFormattedCitation" : "(Van Den Hoven, 2017, p. 69)", "previouslyFormattedCitation" : "(Van Den Hoven, 2017, p. 69)" }, "properties" : { "noteIndex" : 0 }, "schema" : "https://github.com/citation-style-language/schema/raw/master/csl-citation.json" }</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5637A6">
        <w:instrText>ADDIN CSL_CITATION { "citationItems" : [ { "id" : "ITEM-1", "itemData" : { "author" : [ { "dropping-particle" : "", "family" : "Simon", "given" : "Judith", "non-dropping-particle" : "", "parse-names" : false, "suffix" : "" } ], "container-title" : "The Ethics of Technology: Methods and Approaches", "id" : "ITEM-1", "issued" : { "date-parts" : [ [ "2016" ] ] }, "page" : "219-236", "title" : "Value-Sensitive Design and Responsible Research and Innovation", "type" : "article-journal", "volume" : "1" }, "locator" : "220", "uris" : [ "http://www.mendeley.com/documents/?uuid=dffe1261-6885-3f2b-80aa-116505fc9fc8" ] } ], "mendeley" : { "formattedCitation" : "(Simon, 2016, p. 220)", "plainTextFormattedCitation" : "(Simon, 2016, p. 220)", "previouslyFormattedCitation" : "(Simon, 2016, p. 220)" }, "properties" : { "noteIndex" : 0 }, "schema" : "https://github.com/citation-style-language/schema/raw/master/csl-citation.json" }</w:instrText>
      </w:r>
      <w:r w:rsidR="004B2CEC">
        <w:fldChar w:fldCharType="separate"/>
      </w:r>
      <w:r w:rsidR="00642EA2" w:rsidRPr="00642EA2">
        <w:rPr>
          <w:noProof/>
        </w:rPr>
        <w:t>(Simon, 2016, p. 220)</w:t>
      </w:r>
      <w:r w:rsidR="004B2CEC">
        <w:fldChar w:fldCharType="end"/>
      </w:r>
      <w:r w:rsidR="004B2CEC">
        <w:t>.</w:t>
      </w:r>
    </w:p>
    <w:p w14:paraId="360CBE7D" w14:textId="56B8B043" w:rsidR="00217FE6" w:rsidRDefault="00F6246C" w:rsidP="00217FE6">
      <w:r>
        <w:t xml:space="preserve">Mittelstadt et al. </w:t>
      </w:r>
      <w:r>
        <w:fldChar w:fldCharType="begin" w:fldLock="1"/>
      </w:r>
      <w:r>
        <w:instrText>ADDIN CSL_CITATION { "citationItems" : [ { "id" : "ITEM-1", "itemData" : { "DOI" : "10.1177/2053951716679679", "ISBN" : "2053-9517", "ISSN" : "2053-9517", "abstract" : "In information societies, operations, decisions and choices previously left to humans are increasingly delegated to algorithms, which may advise, if not decide, about how data should be interpreted and what actions should be taken as a result. More and more often, algorithms mediate social processes, business transactions, governmental decisions, and how we perceive, understand, and interact among ourselves and with the environment. Gaps between the design and operation of algorithms and our understanding of their ethical implications can have severe consequences affecting individuals as well as groups and whole societies. This paper makes three contributions to clarify the ethical importance of algorithmic mediation. It provides a prescriptive map to organise the debate. It reviews the current discussion of ethical aspects of algorithms. And it assesses the available literature in order to identify areas requiring further work to develop the ethics of algorithms.", "author" : [ { "dropping-particle" : "", "family" : "Mittelstadt", "given" : "Brent Daniel", "non-dropping-particle" : "", "parse-names" : false, "suffix" : "" }, { "dropping-particle" : "", "family" : "Allo", "given" : "Patrick", "non-dropping-particle" : "", "parse-names" : false, "suffix" : "" }, { "dropping-particle" : "", "family" : "Taddeo", "given" : "Mariarosaria", "non-dropping-particle" : "", "parse-names" : false, "suffix" : "" }, { "dropping-particle" : "", "family" : "Wachter", "given" : "Sandra", "non-dropping-particle" : "", "parse-names" : false, "suffix" : "" }, { "dropping-particle" : "", "family" : "Floridi", "given" : "Luciano", "non-dropping-particle" : "", "parse-names" : false, "suffix" : "" } ], "container-title" : "Big Data &amp; Society", "id" : "ITEM-1", "issue" : "2", "issued" : { "date-parts" : [ [ "2016" ] ] }, "page" : "205395171667967", "title" : "The ethics of algorithms: Mapping the debate", "type" : "article-journal", "volume" : "3" }, "suppress-author" : 1, "uris" : [ "http://www.mendeley.com/documents/?uuid=e7da12d3-0b7b-334c-a22b-e9139fe7fbab" ] } ], "mendeley" : { "formattedCitation" : "(2016)", "plainTextFormattedCitation" : "(2016)", "previouslyFormattedCitation" : "(2016)" }, "properties" : { "noteIndex" : 0 }, "schema" : "https://github.com/citation-style-language/schema/raw/master/csl-citation.json" }</w:instrText>
      </w:r>
      <w:r>
        <w:fldChar w:fldCharType="separate"/>
      </w:r>
      <w:r w:rsidRPr="00F6246C">
        <w:rPr>
          <w:noProof/>
        </w:rPr>
        <w:t>(2016)</w:t>
      </w:r>
      <w:r>
        <w:fldChar w:fldCharType="end"/>
      </w:r>
      <w:r>
        <w:t xml:space="preserve"> (a</w:t>
      </w:r>
      <w:r w:rsidR="009D4AFE">
        <w:t xml:space="preserve"> </w:t>
      </w:r>
      <w:r>
        <w:t>study on</w:t>
      </w:r>
      <w:r w:rsidR="009D4AFE">
        <w:t xml:space="preserve"> the current state of ethics in algorithms), has </w:t>
      </w:r>
      <w:r>
        <w:t xml:space="preserve">the following argument. </w:t>
      </w:r>
      <w:r>
        <w:t>When an ICT system breaks or does something society sees as immoral, the developers of that system are usually blamed</w:t>
      </w:r>
      <w:r>
        <w:t xml:space="preserve"> </w:t>
      </w:r>
      <w:r>
        <w:fldChar w:fldCharType="begin" w:fldLock="1"/>
      </w:r>
      <w:r w:rsidR="009D4AFE">
        <w:instrText>ADDIN CSL_CITATION { "citationItems" : [ { "id" : "ITEM-1", "itemData" : { "DOI" : "10.1007/s10676-010-9233-7", "ISSN" : "13881957", "abstract" : "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 "author" : [ { "dropping-particle" : "", "family" : "Kraemer", "given" : "Felicitas", "non-dropping-particle" : "", "parse-names" : false, "suffix" : "" }, { "dropping-particle" : "", "family" : "Overveld", "given" : "Kees", "non-dropping-particle" : "van", "parse-names" : false, "suffix" : "" }, { "dropping-particle" : "", "family" : "Peterson", "given" : "Martin", "non-dropping-particle" : "", "parse-names" : false, "suffix" : "" } ], "container-title" : "Ethics and Information Technology", "id" : "ITEM-1", "issue" : "3", "issued" : { "date-parts" : [ [ "2011" ] ] }, "page" : "251-260", "title" : "Is there an ethics of algorithms?", "type" : "article-journal", "volume" : "13" }, "locator" : "251", "uris" : [ "http://www.mendeley.com/documents/?uuid=3532d9ef-6f1f-3443-9191-eb97aa116ab3" ] } ], "mendeley" : { "formattedCitation" : "(Kraemer, van Overveld and Peterson, 2011, p. 251)", "plainTextFormattedCitation" : "(Kraemer, van Overveld and Peterson, 2011, p. 251)", "previouslyFormattedCitation" : "(Kraemer, van Overveld and Peterson, 2011, p. 251)" }, "properties" : { "noteIndex" : 0 }, "schema" : "https://github.com/citation-style-language/schema/raw/master/csl-citation.json" }</w:instrText>
      </w:r>
      <w:r>
        <w:fldChar w:fldCharType="separate"/>
      </w:r>
      <w:r w:rsidRPr="00F6246C">
        <w:rPr>
          <w:noProof/>
        </w:rPr>
        <w:t>(Kraemer, van Overveld and Peterson, 2011, p. 251)</w:t>
      </w:r>
      <w:r>
        <w:fldChar w:fldCharType="end"/>
      </w:r>
      <w:r>
        <w:t>.</w:t>
      </w:r>
      <w:r w:rsidR="009D4AFE">
        <w:t xml:space="preserve"> This is justified when the </w:t>
      </w:r>
      <w:r w:rsidR="00217FE6">
        <w:t xml:space="preserve">developers </w:t>
      </w:r>
      <w:r w:rsidR="009D4AFE">
        <w:t>have</w:t>
      </w:r>
      <w:r w:rsidR="00217FE6">
        <w:t xml:space="preserve"> control over the</w:t>
      </w:r>
      <w:r>
        <w:t xml:space="preserve"> actions of the ICT system</w:t>
      </w:r>
      <w:r w:rsidR="009D4AFE">
        <w:t xml:space="preserve"> </w:t>
      </w:r>
      <w:r w:rsidR="009D4AFE">
        <w:fldChar w:fldCharType="begin" w:fldLock="1"/>
      </w:r>
      <w:r w:rsidR="007B7A2B">
        <w:instrText>ADDIN CSL_CITATION { "citationItems" : [ { "id" : "ITEM-1", "itemData" : { "DOI" : "10.1007/s10676-004-3422-1", "ISBN" : "1388-1957, 1572-8439", "ISSN" : "1388-1957", "abstract" : "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 "author" : [ { "dropping-particle" : "", "family" : "Matthias", "given" : "Andreas", "non-dropping-particle" : "", "parse-names" : false, "suffix" : "" } ], "container-title" : "Ethics and Information Technology", "id" : "ITEM-1", "issue" : "3", "issued" : { "date-parts" : [ [ "2004" ] ] }, "page" : "175-183", "title" : "The responsibility gap: Ascribing responsibility for the actions of learning automata", "type" : "article-journal", "volume" : "6" }, "prefix" : "Matthias", "suppress-author" : 1, "uris" : [ "http://www.mendeley.com/documents/?uuid=349a4ec0-7e70-31d7-9605-ef4883724318" ] } ], "mendeley" : { "formattedCitation" : "(Matthias 2004)", "plainTextFormattedCitation" : "(Matthias 2004)", "previouslyFormattedCitation" : "(Matthias 2004)" }, "properties" : { "noteIndex" : 0 }, "schema" : "https://github.com/citation-style-language/schema/raw/master/csl-citation.json" }</w:instrText>
      </w:r>
      <w:r w:rsidR="009D4AFE">
        <w:fldChar w:fldCharType="separate"/>
      </w:r>
      <w:r w:rsidR="007B7A2B" w:rsidRPr="007B7A2B">
        <w:rPr>
          <w:noProof/>
        </w:rPr>
        <w:t>(Matthias 2004)</w:t>
      </w:r>
      <w:r w:rsidR="009D4AFE">
        <w:fldChar w:fldCharType="end"/>
      </w:r>
      <w:r w:rsidR="006E4711">
        <w:t xml:space="preserve"> </w:t>
      </w:r>
      <w:r>
        <w:t>and</w:t>
      </w:r>
      <w:r w:rsidR="00217FE6">
        <w:t xml:space="preserve"> becomes a problem in systems based on learning, for example </w:t>
      </w:r>
      <w:r w:rsidR="009D4AFE">
        <w:t xml:space="preserve">machine learning algorithms </w:t>
      </w:r>
      <w:r w:rsidR="00E55498">
        <w:t xml:space="preserve">like neural networks </w:t>
      </w:r>
      <w:r w:rsidR="00217FE6">
        <w:t>. Here the developer does not understand everything about how the system reaches certain conclusions. Is the developer now responsible for an outcome they could not have foreseen or at least was very difficult to foresee?</w:t>
      </w:r>
      <w:r w:rsidR="003A5E0D">
        <w:t xml:space="preserve"> The field of computer ethics have not found a </w:t>
      </w:r>
      <w:r w:rsidR="006E4711">
        <w:t>consensus</w:t>
      </w:r>
      <w:r w:rsidR="003A5E0D">
        <w:t xml:space="preserve"> to this dilemma. But many agree that more research is needed. </w:t>
      </w:r>
    </w:p>
    <w:p w14:paraId="6B0E516E" w14:textId="1F56E977" w:rsidR="006E4711" w:rsidRDefault="006E4711" w:rsidP="00217FE6"/>
    <w:p w14:paraId="531D6D9E" w14:textId="77777777" w:rsidR="00F45D2E" w:rsidRDefault="00F45D2E" w:rsidP="00DB51EE"/>
    <w:p w14:paraId="0709104A" w14:textId="77777777" w:rsidR="004B2CEC" w:rsidRDefault="004B2CEC"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4A35D5E7" w:rsidR="00A72C3E" w:rsidRDefault="00A72C3E" w:rsidP="00A72C3E">
      <w:pPr>
        <w:pStyle w:val="ListParagraph"/>
        <w:numPr>
          <w:ilvl w:val="0"/>
          <w:numId w:val="1"/>
        </w:numPr>
      </w:pPr>
      <w:r>
        <w:t>Some guidelines on being ethical within the computing environment</w:t>
      </w:r>
    </w:p>
    <w:p w14:paraId="219EB0E4" w14:textId="77777777" w:rsidR="009144AB" w:rsidRDefault="009144AB" w:rsidP="0061254F">
      <w:pPr>
        <w:pStyle w:val="ListParagraph"/>
      </w:pPr>
    </w:p>
    <w:p w14:paraId="0795AF75" w14:textId="2FAF6CC4" w:rsidR="005637A6" w:rsidRDefault="00F31145" w:rsidP="00577348">
      <w:r>
        <w:t>One st</w:t>
      </w:r>
      <w:r w:rsidR="00642EA2">
        <w:t>ud</w:t>
      </w:r>
      <w:r>
        <w:t>y felt that r</w:t>
      </w:r>
      <w:r w:rsidR="009144AB">
        <w:t>esearchers and developers in the Information and communications technology (ICT) industry needs to understand that moral assumptions are made during the development of new technology</w:t>
      </w:r>
      <w:r w:rsidR="007C1410">
        <w:t xml:space="preserve"> and products</w:t>
      </w:r>
      <w:r w:rsidR="009144AB">
        <w:t xml:space="preserve">. The researcher or developer brings in their </w:t>
      </w:r>
      <w:r w:rsidR="007C1410">
        <w:t xml:space="preserve">own </w:t>
      </w:r>
      <w:r>
        <w:t>“</w:t>
      </w:r>
      <w:r w:rsidR="009144AB">
        <w:t>views and values</w:t>
      </w:r>
      <w:r>
        <w:t>”</w:t>
      </w:r>
      <w:r w:rsidR="009144AB">
        <w:t xml:space="preserve"> into the product. The product </w:t>
      </w:r>
      <w:r w:rsidR="00EA299E">
        <w:t xml:space="preserve">is </w:t>
      </w:r>
      <w:r w:rsidR="009144AB">
        <w:t xml:space="preserve">thus not </w:t>
      </w:r>
      <w:r>
        <w:t>“</w:t>
      </w:r>
      <w:r w:rsidR="009144AB">
        <w:t>morally neutral</w:t>
      </w:r>
      <w:r>
        <w:t>”</w:t>
      </w:r>
      <w:r w:rsidR="007C1410">
        <w:t>.  Ethical issues need to be brought up early in the development process. The earlier in the development lifecycle these considerations are addressed, the easier it is to make the necessary changes. Additionally these ethical requirements should be put on par with the other non-ethics related requirements and not re</w:t>
      </w:r>
      <w:r>
        <w:t>garded</w:t>
      </w:r>
      <w:r w:rsidR="007C1410">
        <w:t xml:space="preserve"> </w:t>
      </w:r>
      <w:r>
        <w:t>as</w:t>
      </w:r>
      <w:r w:rsidR="007C1410">
        <w:t xml:space="preserve"> secondary or less important requirements </w:t>
      </w:r>
      <w:r w:rsidR="009144AB">
        <w:t xml:space="preserve"> </w:t>
      </w:r>
      <w:r w:rsidR="009144AB">
        <w:fldChar w:fldCharType="begin" w:fldLock="1"/>
      </w:r>
      <w:r w:rsidR="00642EA2">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6-70", "uris" : [ "http://www.mendeley.com/documents/?uuid=7f513216-bffa-374d-9676-6a9149cac9f0" ] } ], "mendeley" : { "formattedCitation" : "(Van Den Hoven, 2017, pp. 66\u201370)", "plainTextFormattedCitation" : "(Van Den Hoven, 2017, pp. 66\u201370)", "previouslyFormattedCitation" : "(Van Den Hoven, 2017, pp. 66\u201370)" }, "properties" : { "noteIndex" : 0 }, "schema" : "https://github.com/citation-style-language/schema/raw/master/csl-citation.json" }</w:instrText>
      </w:r>
      <w:r w:rsidR="009144AB">
        <w:fldChar w:fldCharType="separate"/>
      </w:r>
      <w:r w:rsidR="007C1410" w:rsidRPr="007C1410">
        <w:rPr>
          <w:noProof/>
        </w:rPr>
        <w:t>(Van Den Hoven, 2017, pp. 66–70)</w:t>
      </w:r>
      <w:r w:rsidR="009144AB">
        <w:fldChar w:fldCharType="end"/>
      </w:r>
      <w:r w:rsidR="009144AB">
        <w:t>.</w:t>
      </w:r>
    </w:p>
    <w:p w14:paraId="70177938" w14:textId="0B1B9F62" w:rsidR="000045A9" w:rsidRPr="00577348" w:rsidRDefault="005637A6" w:rsidP="00577348">
      <w:r>
        <w:lastRenderedPageBreak/>
        <w:t xml:space="preserve">Governance of RRI needs to be “reflective”.  </w:t>
      </w:r>
      <w:r w:rsidR="00F235F7">
        <w:t>The persons in charge of overseeing the RRI process, should ensure that the process “</w:t>
      </w:r>
      <w:r>
        <w:t>reflect</w:t>
      </w:r>
      <w:r w:rsidR="00F235F7">
        <w:t>(s)</w:t>
      </w:r>
      <w:r>
        <w:t xml:space="preserve"> upon its own assumptions, presuppositions and required consequences”. This needs to be applied to different views </w:t>
      </w:r>
      <w:r w:rsidR="0086603B">
        <w:t xml:space="preserve">there currently is on privacy and to what extend privacy is wanted or needed  </w:t>
      </w:r>
      <w:r w:rsidR="0086603B">
        <w:fldChar w:fldCharType="begin" w:fldLock="1"/>
      </w:r>
      <w:r w:rsidR="00577348">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uris" : [ "http://www.mendeley.com/documents/?uuid=598babdb-06e0-395e-9011-f5060db93315" ] }, { "id" : "ITEM-2", "itemData" : { "DOI" : "10.1002/9781118551424.ch11", "ISBN" : "9781119966364", "abstract" :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Managing the Responsible Emergence of Science and Innovation in Society", "id" : "ITEM-2", "issued" : { "date-parts" : [ [ "2013" ] ] }, "page" : "199-218", "publisher" : "Wiley-Blackwell", "title" : "Responsible Research and Innovation in Information and Communication Technology: Identifying and Engaging with the Ethical Implications of ICTs", "type" : "chapter" }, "uris" : [ "http://www.mendeley.com/documents/?uuid=e4725cae-36ad-4225-bda0-0509ab9d7e92" ] } ], "mendeley" : { "formattedCitation" : "(Stahl, 2013; Stahl, Eden and Jirotka, 2013)", "plainTextFormattedCitation" : "(Stahl, 2013; Stahl, Eden and Jirotka, 2013)", "previouslyFormattedCitation" : "(Stahl, 2013; Stahl, Eden and Jirotka, 2013)" }, "properties" : { "noteIndex" : 0 }, "schema" : "https://github.com/citation-style-language/schema/raw/master/csl-citation.json" }</w:instrText>
      </w:r>
      <w:r w:rsidR="0086603B">
        <w:fldChar w:fldCharType="separate"/>
      </w:r>
      <w:r w:rsidR="00577348" w:rsidRPr="00577348">
        <w:rPr>
          <w:noProof/>
        </w:rPr>
        <w:t>(Stahl, 2013; Stahl, Eden and Jirotka, 2013)</w:t>
      </w:r>
      <w:r w:rsidR="0086603B">
        <w:fldChar w:fldCharType="end"/>
      </w:r>
      <w:r w:rsidR="00577348">
        <w:t>.</w:t>
      </w:r>
    </w:p>
    <w:p w14:paraId="11F5D08F" w14:textId="06E4D9B3" w:rsidR="00087148" w:rsidRDefault="00A24A97" w:rsidP="00577348">
      <w:r>
        <w:t xml:space="preserve">The most discussed topic in computer ethics literature is privacy </w:t>
      </w:r>
      <w:r>
        <w:fldChar w:fldCharType="begin" w:fldLock="1"/>
      </w:r>
      <w:r>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22", "uris" : [ "http://www.mendeley.com/documents/?uuid=7dd67c11-6bf7-4906-b32f-47e1b2c364e3" ] } ], "mendeley" : { "formattedCitation" : "(Stahl &lt;i&gt;et al.&lt;/i&gt;, 2016, p. 22)", "plainTextFormattedCitation" : "(Stahl et al., 2016, p. 22)", "previouslyFormattedCitation" : "(Stahl &lt;i&gt;et al.&lt;/i&gt;, 2016, p. 22)" }, "properties" : { "noteIndex" : 0 }, "schema" : "https://github.com/citation-style-language/schema/raw/master/csl-citation.json" }</w:instrText>
      </w:r>
      <w:r>
        <w:fldChar w:fldCharType="separate"/>
      </w:r>
      <w:r w:rsidRPr="00A24A97">
        <w:rPr>
          <w:noProof/>
        </w:rPr>
        <w:t xml:space="preserve">(Stahl </w:t>
      </w:r>
      <w:r w:rsidRPr="00577348">
        <w:rPr>
          <w:i/>
          <w:noProof/>
        </w:rPr>
        <w:t>et al.</w:t>
      </w:r>
      <w:r w:rsidRPr="00A24A97">
        <w:rPr>
          <w:noProof/>
        </w:rPr>
        <w:t>, 2016, p. 22)</w:t>
      </w:r>
      <w:r>
        <w:fldChar w:fldCharType="end"/>
      </w:r>
      <w:r w:rsidR="0028283C">
        <w:t>. One form of privacy is Data Protection.</w:t>
      </w:r>
      <w:r w:rsidR="00577348">
        <w:t xml:space="preserve"> </w:t>
      </w:r>
      <w:r w:rsidR="00124C52">
        <w:t xml:space="preserve">This can enabled through an electronic privacy policy when paper based policies fail </w:t>
      </w:r>
      <w:r w:rsidR="00124C52">
        <w:fldChar w:fldCharType="begin" w:fldLock="1"/>
      </w:r>
      <w:r w:rsidR="00E302B0">
        <w:instrText>ADDIN CSL_CITATION { "citationItems" : [ { "id" : "ITEM-1", "itemData" : { "DOI" : "10.1136/jme.2006.018473", "ISBN" : "0306-6800; 0306-6800", "ISSN" : "03066800", "PMID" : "18055898", "abstract" : "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 "author" : [ { "dropping-particle" : "", "family" : "Mizani", "given" : "Mehrdad A", "non-dropping-particle" : "", "parse-names" : false, "suffix" : "" }, { "dropping-particle" : "", "family" : "Baykal", "given" : "N", "non-dropping-particle" : "", "parse-names" : false, "suffix" : "" } ], "container-title" : "Journal of Medical Ethics", "id" : "ITEM-1", "issue" : "12", "issued" : { "date-parts" : [ [ "2007" ] ] }, "page" : "695-698", "title" : "A software platform to analyse the ethical issues of electronic patient privary policy: The S3P example", "type" : "article-journal", "volume" : "33" }, "locator" : "695", "uris" : [ "http://www.mendeley.com/documents/?uuid=aa5a7dd4-7ed0-333c-b65e-13124912b678" ] } ], "mendeley" : { "formattedCitation" : "(Mizani and Baykal, 2007, p. 695)", "plainTextFormattedCitation" : "(Mizani and Baykal, 2007, p. 695)", "previouslyFormattedCitation" : "(Mizani and Baykal, 2007, p. 695)" }, "properties" : { "noteIndex" : 0 }, "schema" : "https://github.com/citation-style-language/schema/raw/master/csl-citation.json" }</w:instrText>
      </w:r>
      <w:r w:rsidR="00124C52">
        <w:fldChar w:fldCharType="separate"/>
      </w:r>
      <w:r w:rsidR="00124C52" w:rsidRPr="00124C52">
        <w:rPr>
          <w:noProof/>
        </w:rPr>
        <w:t>(Mizani and Baykal, 2007, p. 695)</w:t>
      </w:r>
      <w:r w:rsidR="00124C52">
        <w:fldChar w:fldCharType="end"/>
      </w:r>
      <w:r w:rsidR="00124C52">
        <w:t>.</w:t>
      </w:r>
    </w:p>
    <w:p w14:paraId="5EF94AD1" w14:textId="4BFC5424" w:rsidR="0028283C" w:rsidRDefault="00124C52" w:rsidP="00577348">
      <w:r>
        <w:t>While i</w:t>
      </w:r>
      <w:r w:rsidR="0028283C">
        <w:t>n the European Union</w:t>
      </w:r>
      <w:r>
        <w:t>,</w:t>
      </w:r>
      <w:r w:rsidR="0028283C">
        <w:t xml:space="preserve"> </w:t>
      </w:r>
      <w:r w:rsidR="005D32B6">
        <w:t>Data Protection</w:t>
      </w:r>
      <w:r w:rsidR="0028283C">
        <w:t xml:space="preserve"> is</w:t>
      </w:r>
      <w:r w:rsidR="00D32913">
        <w:t xml:space="preserve"> a</w:t>
      </w:r>
      <w:r w:rsidR="0028283C">
        <w:t xml:space="preserve"> “fundamental right” according to</w:t>
      </w:r>
      <w:r w:rsidR="00A80E3E">
        <w:t xml:space="preserve"> </w:t>
      </w:r>
      <w:r w:rsidR="00240FBF">
        <w:t>Article</w:t>
      </w:r>
      <w:r>
        <w:t xml:space="preserve"> </w:t>
      </w:r>
      <w:r w:rsidR="00240FBF">
        <w:t xml:space="preserve">8(1) of the Charter of Fundamental rights of the </w:t>
      </w:r>
      <w:r w:rsidR="00CD7998">
        <w:t xml:space="preserve">European Union </w:t>
      </w:r>
      <w:r w:rsidR="00CD7998">
        <w:fldChar w:fldCharType="begin" w:fldLock="1"/>
      </w:r>
      <w:r w:rsidR="00577348">
        <w:instrText>ADDIN CSL_CITATION { "citationItems" : [ { "id" : "ITEM-1", "itemData" : { "author" : [ { "dropping-particle" : "", "family" : "European Union", "given" : "", "non-dropping-particle" : "", "parse-names" : false, "suffix" : "" } ], "container-title" : "Official Journal of the European Union (OJ)", "id" : "ITEM-1", "issue" : "2", "issued" : { "date-parts" : [ [ "2012" ] ] }, "page" : "391-407", "title" : "CHARTER OF FUNDAMENTAL RIGHTS OF THE EUROPEAN UNION", "type" : "article-journal", "volume" : "326" }, "uris" : [ "http://www.mendeley.com/documents/?uuid=2a808469-dbce-388e-9cc0-1ddb4910f090" ] } ], "mendeley" : { "formattedCitation" : "(European Union, 2012)", "plainTextFormattedCitation" : "(European Union, 2012)", "previouslyFormattedCitation" : "(European Union, 2012)" }, "properties" : { "noteIndex" : 0 }, "schema" : "https://github.com/citation-style-language/schema/raw/master/csl-citation.json" }</w:instrText>
      </w:r>
      <w:r w:rsidR="00CD7998">
        <w:fldChar w:fldCharType="separate"/>
      </w:r>
      <w:r w:rsidR="00CD7998" w:rsidRPr="00CD7998">
        <w:rPr>
          <w:noProof/>
        </w:rPr>
        <w:t>(European Union, 2012)</w:t>
      </w:r>
      <w:r w:rsidR="00CD7998">
        <w:fldChar w:fldCharType="end"/>
      </w:r>
      <w:r>
        <w:t>.  This</w:t>
      </w:r>
      <w:r w:rsidR="00CD7998">
        <w:t xml:space="preserve"> right </w:t>
      </w:r>
      <w:r>
        <w:t xml:space="preserve">to Data Protection </w:t>
      </w:r>
      <w:r w:rsidR="00CD7998">
        <w:t xml:space="preserve">will be enforced through the new </w:t>
      </w:r>
      <w:r w:rsidR="00577348">
        <w:t>General Data Protection Regulation (GDPR)</w:t>
      </w:r>
      <w:r w:rsidR="0028283C">
        <w:t xml:space="preserve"> </w:t>
      </w:r>
      <w:r w:rsidR="00240FBF">
        <w:fldChar w:fldCharType="begin" w:fldLock="1"/>
      </w:r>
      <w:r w:rsidR="00CD7998">
        <w:instrText>ADDIN CSL_CITATION { "citationItems" : [ { "id" : "ITEM-1", "itemData" : { "DOI" : "http://eur-lex.europa.eu/pri/en/oj/dat/2003/l_285/l_28520031101en00330037.pdf", "ISBN" : "9251032718", "ISSN" : "1977-0677", "PMID" : "25246403", "abstract" : "REGULATION (EU) 2016/679 OF THE EUROPEAN PARLIAMENT AND OF THE COUNCIL of 27 April 2016 on the protection of natural persons with regard to the processing of personal data and on the free movement of such data, and repealing Directive 95/46/EC (General Data Protection Regulation)", "author" : [ { "dropping-particle" : "", "family" : "European Union", "given" : "", "non-dropping-particle" : "", "parse-names" : false, "suffix" : "" } ], "container-title" : "Official Journal of the European Union (OJ)", "id" : "ITEM-1", "issue" : "59", "issued" : { "date-parts" : [ [ "2016" ] ] }, "page" : "1-88", "title" : "Regulation 2016/679 of the European parliament and the Council of the European Union", "type" : "article-journal", "volume" : "119" }, "uris" : [ "http://www.mendeley.com/documents/?uuid=2684954a-2de5-38cc-b4e6-cdb9cf9fbc13" ] } ], "mendeley" : { "formattedCitation" : "(European Union, 2016)", "plainTextFormattedCitation" : "(European Union, 2016)", "previouslyFormattedCitation" : "(European Union, 2016)" }, "properties" : { "noteIndex" : 0 }, "schema" : "https://github.com/citation-style-language/schema/raw/master/csl-citation.json" }</w:instrText>
      </w:r>
      <w:r w:rsidR="00240FBF">
        <w:fldChar w:fldCharType="separate"/>
      </w:r>
      <w:r w:rsidR="00CD7998" w:rsidRPr="00CD7998">
        <w:rPr>
          <w:noProof/>
        </w:rPr>
        <w:t>(European Union, 2016)</w:t>
      </w:r>
      <w:r w:rsidR="00240FBF">
        <w:fldChar w:fldCharType="end"/>
      </w:r>
      <w:r w:rsidR="00A80E3E">
        <w:t>.</w:t>
      </w:r>
      <w:r w:rsidR="00577348">
        <w:t xml:space="preserve">  According to Stahl</w:t>
      </w:r>
      <w:r w:rsidR="00577348">
        <w:t xml:space="preserve"> </w:t>
      </w:r>
      <w:r w:rsidR="00577348">
        <w:fldChar w:fldCharType="begin" w:fldLock="1"/>
      </w:r>
      <w:r w:rsidR="00577348">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712", "suppress-author" : 1, "uris" : [ "http://www.mendeley.com/documents/?uuid=598babdb-06e0-395e-9011-f5060db93315" ] } ], "mendeley" : { "formattedCitation" : "(2013, p. 712)", "plainTextFormattedCitation" : "(2013, p. 712)", "previouslyFormattedCitation" : "(2013, p. 712)" }, "properties" : { "noteIndex" : 0 }, "schema" : "https://github.com/citation-style-language/schema/raw/master/csl-citation.json" }</w:instrText>
      </w:r>
      <w:r w:rsidR="00577348">
        <w:fldChar w:fldCharType="separate"/>
      </w:r>
      <w:r w:rsidR="00577348" w:rsidRPr="00577348">
        <w:rPr>
          <w:noProof/>
        </w:rPr>
        <w:t>(2013, p. 712)</w:t>
      </w:r>
      <w:r w:rsidR="00577348">
        <w:fldChar w:fldCharType="end"/>
      </w:r>
      <w:r w:rsidR="00577348">
        <w:t xml:space="preserve"> these regulations </w:t>
      </w:r>
      <w:r w:rsidR="00D32913">
        <w:t>“</w:t>
      </w:r>
      <w:r w:rsidR="00577348">
        <w:t>show that there are ways of democratically regulating conte</w:t>
      </w:r>
      <w:r w:rsidR="00D32913">
        <w:t>sted technology related issues</w:t>
      </w:r>
      <w:r w:rsidR="00577348">
        <w:t>”.</w:t>
      </w:r>
    </w:p>
    <w:p w14:paraId="2A34BE59" w14:textId="6A20DAC6" w:rsidR="00087148" w:rsidRDefault="00E302B0" w:rsidP="00577348">
      <w:r>
        <w:t>Even though standardizing ethical approaches through policy or legislation has benefits</w:t>
      </w:r>
      <w:r w:rsidR="00087148">
        <w:t xml:space="preserve">, this </w:t>
      </w:r>
      <w:r>
        <w:t xml:space="preserve">can </w:t>
      </w:r>
      <w:r w:rsidR="00087148">
        <w:t xml:space="preserve">lead to a reduction in </w:t>
      </w:r>
      <w:r>
        <w:t>researcher’s</w:t>
      </w:r>
      <w:r w:rsidR="00087148">
        <w:t xml:space="preserve"> engagement with ethical decision making. </w:t>
      </w:r>
      <w:r>
        <w:t xml:space="preserve">This leads to a “tick-box” approach to ethics </w:t>
      </w:r>
      <w:r>
        <w:fldChar w:fldCharType="begin" w:fldLock="1"/>
      </w:r>
      <w:r w:rsidR="00AF15B6">
        <w:instrText>ADDIN CSL_CITATION { "citationItems" : [ { "id" : "ITEM-1", "itemData" : { "DOI" : "10.1098/rsta.2016.0122", "abstract" : "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 "author" : [ { "dropping-particle" : "", "family" : "Leonelli", "given" : "Sabina", "non-dropping-particle" : "", "parse-names" : false, "suffix" : "" } ], "id" : "ITEM-1", "issued" : { "date-parts" : [ [ "2018" ] ] }, "title" : "Locating ethics in data science: responsibility and accountability in global and distributed knowledge production systems", "type" : "article-journal" }, "locator" : "7", "uris" : [ "http://www.mendeley.com/documents/?uuid=91e9bcd4-bd28-3e6f-9519-023bfb4dfc04" ] } ], "mendeley" : { "formattedCitation" : "(Leonelli, 2018, p. 7)", "plainTextFormattedCitation" : "(Leonelli, 2018, p. 7)", "previouslyFormattedCitation" : "(Leonelli, 2018, p. 7)" }, "properties" : { "noteIndex" : 0 }, "schema" : "https://github.com/citation-style-language/schema/raw/master/csl-citation.json" }</w:instrText>
      </w:r>
      <w:r>
        <w:fldChar w:fldCharType="separate"/>
      </w:r>
      <w:r w:rsidR="00AF15B6" w:rsidRPr="00AF15B6">
        <w:rPr>
          <w:noProof/>
        </w:rPr>
        <w:t>(Leonelli, 2018, p. 7)</w:t>
      </w:r>
      <w:r>
        <w:fldChar w:fldCharType="end"/>
      </w:r>
      <w:r>
        <w:t xml:space="preserve">. </w:t>
      </w:r>
      <w:r w:rsidR="00087148">
        <w:t xml:space="preserve"> </w:t>
      </w:r>
      <w:r>
        <w:t>Where decisions are reduced to ticking a box, and becomes an uninteresting daily task that must be performed.</w:t>
      </w:r>
      <w:r w:rsidR="00AF15B6">
        <w:t xml:space="preserve"> What is needed is for researcher to ask more questions and critically evaluate each ethical problem that arises </w:t>
      </w:r>
      <w:r w:rsidR="00AF15B6">
        <w:fldChar w:fldCharType="begin" w:fldLock="1"/>
      </w:r>
      <w:r w:rsidR="004066E9">
        <w:instrText>ADDIN CSL_CITATION { "citationItems" : [ { "id" : "ITEM-1", "itemData" : { "DOI" : "10.1098/rsta.2016.0122", "abstract" : "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 "author" : [ { "dropping-particle" : "", "family" : "Leonelli", "given" : "Sabina", "non-dropping-particle" : "", "parse-names" : false, "suffix" : "" } ], "id" : "ITEM-1", "issued" : { "date-parts" : [ [ "2018" ] ] }, "title" : "Locating ethics in data science: responsibility and accountability in global and distributed knowledge production systems", "type" : "article-journal" }, "locator" : "10", "uris" : [ "http://www.mendeley.com/documents/?uuid=91e9bcd4-bd28-3e6f-9519-023bfb4dfc04" ] } ], "mendeley" : { "formattedCitation" : "(Leonelli, 2018, p. 10)", "plainTextFormattedCitation" : "(Leonelli, 2018, p. 10)", "previouslyFormattedCitation" : "(Leonelli, 2018, p. 10)" }, "properties" : { "noteIndex" : 0 }, "schema" : "https://github.com/citation-style-language/schema/raw/master/csl-citation.json" }</w:instrText>
      </w:r>
      <w:r w:rsidR="00AF15B6">
        <w:fldChar w:fldCharType="separate"/>
      </w:r>
      <w:r w:rsidR="00AF15B6" w:rsidRPr="00AF15B6">
        <w:rPr>
          <w:noProof/>
        </w:rPr>
        <w:t>(Leonelli, 2018, p. 10)</w:t>
      </w:r>
      <w:r w:rsidR="00AF15B6">
        <w:fldChar w:fldCharType="end"/>
      </w:r>
      <w:r w:rsidR="00AF15B6">
        <w:t>.</w:t>
      </w:r>
    </w:p>
    <w:p w14:paraId="49B222F0" w14:textId="77777777" w:rsidR="00D32913" w:rsidRDefault="00D32913" w:rsidP="00577348"/>
    <w:p w14:paraId="3C6BBF60" w14:textId="0C99A76F" w:rsidR="00577348" w:rsidRDefault="00577348" w:rsidP="0061254F">
      <w:pPr>
        <w:pStyle w:val="ListParagraph"/>
      </w:pPr>
    </w:p>
    <w:p w14:paraId="7DB913D4" w14:textId="77777777" w:rsidR="00577348" w:rsidRDefault="00577348" w:rsidP="0061254F">
      <w:pPr>
        <w:pStyle w:val="ListParagraph"/>
      </w:pPr>
    </w:p>
    <w:p w14:paraId="0EFB7881" w14:textId="0379492F" w:rsidR="00642EA2" w:rsidRDefault="0028283C" w:rsidP="0061254F">
      <w:pPr>
        <w:pStyle w:val="ListParagraph"/>
      </w:pPr>
      <w:r>
        <w:t xml:space="preserve"> </w:t>
      </w:r>
      <w:r w:rsidR="00A717E8">
        <w:t xml:space="preserve"> and is very topical with the recent Cambrige analytica scandal</w:t>
      </w:r>
      <w:r w:rsidR="00A24A97">
        <w:t>.</w:t>
      </w:r>
    </w:p>
    <w:p w14:paraId="5DFEFE9C" w14:textId="0440CBB0" w:rsidR="007C1410" w:rsidRDefault="00707CA8" w:rsidP="0061254F">
      <w:pPr>
        <w:pStyle w:val="ListParagraph"/>
      </w:pPr>
      <w:r>
        <w:t xml:space="preserve">When it comes to privacy </w:t>
      </w:r>
      <w:r w:rsidR="0026309E">
        <w:t xml:space="preserve">and data protection, the principal of informed consent should be followed. </w:t>
      </w:r>
    </w:p>
    <w:p w14:paraId="44D2CC92" w14:textId="72C90A25" w:rsidR="00A24A97" w:rsidRDefault="00A24A97" w:rsidP="0061254F">
      <w:pPr>
        <w:pStyle w:val="ListParagraph"/>
      </w:pPr>
    </w:p>
    <w:p w14:paraId="25971512" w14:textId="193B60EF" w:rsidR="00A717E8" w:rsidRDefault="00A717E8" w:rsidP="0061254F">
      <w:pPr>
        <w:pStyle w:val="ListParagraph"/>
      </w:pPr>
      <w:r>
        <w:t>Privacy + data protection are related</w:t>
      </w:r>
    </w:p>
    <w:p w14:paraId="7A55C0A0" w14:textId="46CBB7DB" w:rsidR="00A24A97" w:rsidRDefault="00A24A97" w:rsidP="0061254F">
      <w:pPr>
        <w:pStyle w:val="ListParagraph"/>
      </w:pPr>
    </w:p>
    <w:p w14:paraId="10591E9C" w14:textId="6149B571" w:rsidR="00A24A97" w:rsidRDefault="00A24A97" w:rsidP="0061254F">
      <w:pPr>
        <w:pStyle w:val="ListParagraph"/>
      </w:pPr>
      <w:r>
        <w:t xml:space="preserve">GDPR </w:t>
      </w:r>
      <w:r w:rsidR="00A717E8">
        <w:t xml:space="preserve">&amp; RRI </w:t>
      </w:r>
      <w:bookmarkStart w:id="2" w:name="_Hlk516388980"/>
      <w:r w:rsidR="00A717E8">
        <w:t xml:space="preserve"> </w:t>
      </w:r>
      <w:r w:rsidR="00A717E8">
        <w:fldChar w:fldCharType="begin" w:fldLock="1"/>
      </w:r>
      <w:r w:rsidR="00240FBF">
        <w:instrText>ADDIN CSL_CITATION { "citationItems" : [ { "id" : "ITEM-1", "itemData" : { "DOI" : "10.1093/scipol/sct067", "ISBN" : "0302-3427$\\$r1471-5430", "ISSN" : "0302342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container-title" : "Science and Public Policy", "id" : "ITEM-1", "issue" : "6", "issued" : { "date-parts" : [ [ "2013" ] ] }, "page" : "708-716", "title" : "Responsible research and innovation: The role of privacy in an emerging framework", "type" : "article-journal", "volume" : "40" }, "locator" : "712", "uris" : [ "http://www.mendeley.com/documents/?uuid=598babdb-06e0-395e-9011-f5060db93315" ] } ], "mendeley" : { "formattedCitation" : "(Stahl, 2013, p. 712)", "plainTextFormattedCitation" : "(Stahl, 2013, p. 712)", "previouslyFormattedCitation" : "(Stahl, 2013, p. 712)" }, "properties" : { "noteIndex" : 0 }, "schema" : "https://github.com/citation-style-language/schema/raw/master/csl-citation.json" }</w:instrText>
      </w:r>
      <w:r w:rsidR="00A717E8">
        <w:fldChar w:fldCharType="separate"/>
      </w:r>
      <w:r w:rsidR="0028283C" w:rsidRPr="0028283C">
        <w:rPr>
          <w:noProof/>
        </w:rPr>
        <w:t>(Stahl, 2013, p. 712)</w:t>
      </w:r>
      <w:r w:rsidR="00A717E8">
        <w:fldChar w:fldCharType="end"/>
      </w:r>
      <w:bookmarkEnd w:id="2"/>
      <w:r w:rsidR="0028283C">
        <w:t xml:space="preserve"> European Directive 95/46/EC</w:t>
      </w:r>
    </w:p>
    <w:p w14:paraId="26CC94F7" w14:textId="5A20398B" w:rsidR="00A717E8" w:rsidRDefault="00A717E8" w:rsidP="0061254F">
      <w:pPr>
        <w:pStyle w:val="ListParagraph"/>
      </w:pPr>
      <w:r>
        <w:t>Introduction of GDPR related to ethics research?</w:t>
      </w:r>
    </w:p>
    <w:p w14:paraId="214C6D01" w14:textId="0BFE7B3C" w:rsidR="00124C52" w:rsidRDefault="00124C52" w:rsidP="0061254F">
      <w:pPr>
        <w:pStyle w:val="ListParagraph"/>
      </w:pPr>
    </w:p>
    <w:p w14:paraId="7955711E" w14:textId="490A63ED" w:rsidR="004B1313" w:rsidRPr="004B1313" w:rsidRDefault="004B1313" w:rsidP="004B1313">
      <w:pPr>
        <w:pStyle w:val="Heading3"/>
        <w:shd w:val="clear" w:color="auto" w:fill="FFFFFF"/>
        <w:spacing w:before="0" w:beforeAutospacing="0" w:after="30" w:afterAutospacing="0" w:line="285" w:lineRule="atLeast"/>
        <w:ind w:right="1500"/>
        <w:rPr>
          <w:rFonts w:ascii="Arial" w:hAnsi="Arial" w:cs="Arial"/>
          <w:b w:val="0"/>
          <w:bCs w:val="0"/>
          <w:color w:val="222222"/>
          <w:sz w:val="26"/>
          <w:szCs w:val="26"/>
        </w:rPr>
      </w:pPr>
      <w:r>
        <w:t xml:space="preserve">Teaching ethics to students ( </w:t>
      </w:r>
      <w:hyperlink r:id="rId11" w:history="1">
        <w:r w:rsidRPr="004B1313">
          <w:rPr>
            <w:rFonts w:ascii="Arial" w:hAnsi="Arial" w:cs="Arial"/>
            <w:b w:val="0"/>
            <w:bCs w:val="0"/>
            <w:color w:val="D14836"/>
            <w:sz w:val="26"/>
            <w:szCs w:val="26"/>
            <w:u w:val="single"/>
          </w:rPr>
          <w:t>Ethics courses for IT students: Why is it crucial in the era of millennials and technology immersion?</w:t>
        </w:r>
      </w:hyperlink>
      <w:r>
        <w:rPr>
          <w:rFonts w:ascii="Arial" w:hAnsi="Arial" w:cs="Arial"/>
          <w:b w:val="0"/>
          <w:bCs w:val="0"/>
          <w:color w:val="222222"/>
          <w:sz w:val="26"/>
          <w:szCs w:val="26"/>
        </w:rPr>
        <w:t xml:space="preserve"> </w:t>
      </w:r>
      <w:r>
        <w:t>Dr. Zeenath Reza Khan</w:t>
      </w:r>
      <w:r>
        <w:t xml:space="preserve"> </w:t>
      </w:r>
      <w:r>
        <w:rPr>
          <w:rFonts w:ascii="Arial" w:hAnsi="Arial" w:cs="Arial"/>
          <w:b w:val="0"/>
          <w:bCs w:val="0"/>
          <w:color w:val="222222"/>
          <w:sz w:val="26"/>
          <w:szCs w:val="26"/>
        </w:rPr>
        <w:t>)</w:t>
      </w:r>
    </w:p>
    <w:p w14:paraId="3CCA654B" w14:textId="72986C73" w:rsidR="00124C52" w:rsidRDefault="00124C52" w:rsidP="0061254F">
      <w:pPr>
        <w:pStyle w:val="ListParagraph"/>
      </w:pPr>
    </w:p>
    <w:p w14:paraId="0E5BE785" w14:textId="3EA91274" w:rsidR="0061254F" w:rsidRDefault="009144AB" w:rsidP="0061254F">
      <w:pPr>
        <w:pStyle w:val="ListParagraph"/>
      </w:pPr>
      <w:r>
        <w:t xml:space="preserve"> </w:t>
      </w:r>
    </w:p>
    <w:p w14:paraId="2B630E8C" w14:textId="11620986" w:rsidR="007A4979" w:rsidRDefault="00A72C3E" w:rsidP="007A4979">
      <w:pPr>
        <w:pStyle w:val="ListParagraph"/>
        <w:numPr>
          <w:ilvl w:val="0"/>
          <w:numId w:val="1"/>
        </w:numPr>
      </w:pPr>
      <w:r>
        <w:t>Conclusion</w:t>
      </w:r>
    </w:p>
    <w:p w14:paraId="79141A44" w14:textId="77777777" w:rsidR="00E669DC" w:rsidRDefault="00E669DC" w:rsidP="00E669DC"/>
    <w:p w14:paraId="76318BAF" w14:textId="77777777" w:rsidR="00A72C3E" w:rsidRDefault="00A72C3E" w:rsidP="00A72C3E">
      <w:pPr>
        <w:pStyle w:val="ListParagraph"/>
        <w:numPr>
          <w:ilvl w:val="0"/>
          <w:numId w:val="1"/>
        </w:numPr>
      </w:pPr>
      <w:r>
        <w:lastRenderedPageBreak/>
        <w:t>References</w:t>
      </w:r>
    </w:p>
    <w:p w14:paraId="22FB3020" w14:textId="46C447AE" w:rsidR="000527D7" w:rsidRPr="000527D7" w:rsidRDefault="00240FBF" w:rsidP="000527D7">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0527D7" w:rsidRPr="000527D7">
        <w:rPr>
          <w:rFonts w:ascii="Calibri" w:hAnsi="Calibri" w:cs="Calibri"/>
          <w:noProof/>
          <w:szCs w:val="24"/>
        </w:rPr>
        <w:t>Audi, R. (1999) ‘The Cambridge Dictionary of Phiosophy, Second Edition’.</w:t>
      </w:r>
    </w:p>
    <w:p w14:paraId="19720CB3"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Brey, P. (2000) ‘Disclosive Computer Ethics: The Exposure and Evaluation of Embedded Normativity in Computer Technology’, </w:t>
      </w:r>
      <w:r w:rsidRPr="000527D7">
        <w:rPr>
          <w:rFonts w:ascii="Calibri" w:hAnsi="Calibri" w:cs="Calibri"/>
          <w:i/>
          <w:iCs/>
          <w:noProof/>
          <w:szCs w:val="24"/>
        </w:rPr>
        <w:t>Computers and Society</w:t>
      </w:r>
      <w:r w:rsidRPr="000527D7">
        <w:rPr>
          <w:rFonts w:ascii="Calibri" w:hAnsi="Calibri" w:cs="Calibri"/>
          <w:noProof/>
          <w:szCs w:val="24"/>
        </w:rPr>
        <w:t>, 30(4), pp. 10–16. Available at: https://pdfs.semanticscholar.org/73a8/cffaa71a76f57e1151a837a9e8dc606d546f.pdf (Accessed: 10 June 2018).</w:t>
      </w:r>
    </w:p>
    <w:p w14:paraId="475DF709"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de Bruin, B. and Floridi, L. (2017) ‘The Ethics of Cloud Computing’, </w:t>
      </w:r>
      <w:r w:rsidRPr="000527D7">
        <w:rPr>
          <w:rFonts w:ascii="Calibri" w:hAnsi="Calibri" w:cs="Calibri"/>
          <w:i/>
          <w:iCs/>
          <w:noProof/>
          <w:szCs w:val="24"/>
        </w:rPr>
        <w:t>Science and Engineering Ethics</w:t>
      </w:r>
      <w:r w:rsidRPr="000527D7">
        <w:rPr>
          <w:rFonts w:ascii="Calibri" w:hAnsi="Calibri" w:cs="Calibri"/>
          <w:noProof/>
          <w:szCs w:val="24"/>
        </w:rPr>
        <w:t>, 23(1), pp. 21–39. doi: 10.1007/s11948-016-9759-0.</w:t>
      </w:r>
    </w:p>
    <w:p w14:paraId="7ADADD19"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Bynum, T. (2016) </w:t>
      </w:r>
      <w:r w:rsidRPr="000527D7">
        <w:rPr>
          <w:rFonts w:ascii="Calibri" w:hAnsi="Calibri" w:cs="Calibri"/>
          <w:i/>
          <w:iCs/>
          <w:noProof/>
          <w:szCs w:val="24"/>
        </w:rPr>
        <w:t>Computer and Information Ethics</w:t>
      </w:r>
      <w:r w:rsidRPr="000527D7">
        <w:rPr>
          <w:rFonts w:ascii="Calibri" w:hAnsi="Calibri" w:cs="Calibri"/>
          <w:noProof/>
          <w:szCs w:val="24"/>
        </w:rPr>
        <w:t>. Winter 201. Edited by Edward N. Zalta. Metaphysics Research Lab, Stanford University. Available at: https://plato.stanford.edu/entries/ethics-computer/ (Accessed: 25 March 2018).</w:t>
      </w:r>
    </w:p>
    <w:p w14:paraId="3960F734"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Carter, P., Laurie, G. T. and Dixon-Woods, M. (2015) ‘The social licence for research: why care.data ran into trouble’, </w:t>
      </w:r>
      <w:r w:rsidRPr="000527D7">
        <w:rPr>
          <w:rFonts w:ascii="Calibri" w:hAnsi="Calibri" w:cs="Calibri"/>
          <w:i/>
          <w:iCs/>
          <w:noProof/>
          <w:szCs w:val="24"/>
        </w:rPr>
        <w:t>J Med Ethics</w:t>
      </w:r>
      <w:r w:rsidRPr="000527D7">
        <w:rPr>
          <w:rFonts w:ascii="Calibri" w:hAnsi="Calibri" w:cs="Calibri"/>
          <w:noProof/>
          <w:szCs w:val="24"/>
        </w:rPr>
        <w:t>, 41, pp. 404–409. doi: 10.1136/medethics-2014-102374.</w:t>
      </w:r>
    </w:p>
    <w:p w14:paraId="57F847C0"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Chiou, W.-B., Wan, P.-H. and Wan, C.-S. (2012) ‘A new look at software piracy: Soft lifting primes an inauthentic sense of self, prompting further unethical behavior’, </w:t>
      </w:r>
      <w:r w:rsidRPr="000527D7">
        <w:rPr>
          <w:rFonts w:ascii="Calibri" w:hAnsi="Calibri" w:cs="Calibri"/>
          <w:i/>
          <w:iCs/>
          <w:noProof/>
          <w:szCs w:val="24"/>
        </w:rPr>
        <w:t>Int. J. Human-Computer Studies</w:t>
      </w:r>
      <w:r w:rsidRPr="000527D7">
        <w:rPr>
          <w:rFonts w:ascii="Calibri" w:hAnsi="Calibri" w:cs="Calibri"/>
          <w:noProof/>
          <w:szCs w:val="24"/>
        </w:rPr>
        <w:t>, 70, pp. 107–115. doi: 10.1016/j.ijhcs.2011.09.001.</w:t>
      </w:r>
    </w:p>
    <w:p w14:paraId="6AE583FD"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Eden, G., Jirotka, M. and Stahl, B. (2013) ‘Responsible research and innovation: Critical reflection into the potential social consequences of ICT’, in </w:t>
      </w:r>
      <w:r w:rsidRPr="000527D7">
        <w:rPr>
          <w:rFonts w:ascii="Calibri" w:hAnsi="Calibri" w:cs="Calibri"/>
          <w:i/>
          <w:iCs/>
          <w:noProof/>
          <w:szCs w:val="24"/>
        </w:rPr>
        <w:t>Proceedings - International Conference on Research Challenges in Information Science</w:t>
      </w:r>
      <w:r w:rsidRPr="000527D7">
        <w:rPr>
          <w:rFonts w:ascii="Calibri" w:hAnsi="Calibri" w:cs="Calibri"/>
          <w:noProof/>
          <w:szCs w:val="24"/>
        </w:rPr>
        <w:t>. doi: 10.1109/RCIS.2013.6577706.</w:t>
      </w:r>
    </w:p>
    <w:p w14:paraId="020568B1"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Ess, C. (2008) ‘Luciano Floridi’s philosophy of information and information ethics: Critical reflections and the state of the art’, </w:t>
      </w:r>
      <w:r w:rsidRPr="000527D7">
        <w:rPr>
          <w:rFonts w:ascii="Calibri" w:hAnsi="Calibri" w:cs="Calibri"/>
          <w:i/>
          <w:iCs/>
          <w:noProof/>
          <w:szCs w:val="24"/>
        </w:rPr>
        <w:t>Ethics and Information Technology</w:t>
      </w:r>
      <w:r w:rsidRPr="000527D7">
        <w:rPr>
          <w:rFonts w:ascii="Calibri" w:hAnsi="Calibri" w:cs="Calibri"/>
          <w:noProof/>
          <w:szCs w:val="24"/>
        </w:rPr>
        <w:t>, 10(2–3), pp. 89–96. doi: 10.1007/s10676-008-9172-8.</w:t>
      </w:r>
    </w:p>
    <w:p w14:paraId="248DF172"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European Union (2012) ‘CHARTER OF FUNDAMENTAL RIGHTS OF THE EUROPEAN UNION’, </w:t>
      </w:r>
      <w:r w:rsidRPr="000527D7">
        <w:rPr>
          <w:rFonts w:ascii="Calibri" w:hAnsi="Calibri" w:cs="Calibri"/>
          <w:i/>
          <w:iCs/>
          <w:noProof/>
          <w:szCs w:val="24"/>
        </w:rPr>
        <w:t>Official Journal of the European Union (OJ)</w:t>
      </w:r>
      <w:r w:rsidRPr="000527D7">
        <w:rPr>
          <w:rFonts w:ascii="Calibri" w:hAnsi="Calibri" w:cs="Calibri"/>
          <w:noProof/>
          <w:szCs w:val="24"/>
        </w:rPr>
        <w:t>, 326(2), pp. 391–407. Available at: https://eur-lex.europa.eu/legal-content/EN/TXT/PDF/?uri=CELEX:C2012/326/02&amp;from=EN (Accessed: 10 June 2018).</w:t>
      </w:r>
    </w:p>
    <w:p w14:paraId="74745D28"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European Union (2016) ‘Regulation 2016/679 of the European parliament and the Council of the European Union’, </w:t>
      </w:r>
      <w:r w:rsidRPr="000527D7">
        <w:rPr>
          <w:rFonts w:ascii="Calibri" w:hAnsi="Calibri" w:cs="Calibri"/>
          <w:i/>
          <w:iCs/>
          <w:noProof/>
          <w:szCs w:val="24"/>
        </w:rPr>
        <w:t>Official Journal of the European Union (OJ)</w:t>
      </w:r>
      <w:r w:rsidRPr="000527D7">
        <w:rPr>
          <w:rFonts w:ascii="Calibri" w:hAnsi="Calibri" w:cs="Calibri"/>
          <w:noProof/>
          <w:szCs w:val="24"/>
        </w:rPr>
        <w:t>, 119(59), pp. 1–88. doi: http://eur-lex.europa.eu/pri/en/oj/dat/2003/l_285/l_28520031101en00330037.pdf.</w:t>
      </w:r>
    </w:p>
    <w:p w14:paraId="2F26C7F6"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Floridi, L. (2008) ‘Information ethics: A Reappraisal’, </w:t>
      </w:r>
      <w:r w:rsidRPr="000527D7">
        <w:rPr>
          <w:rFonts w:ascii="Calibri" w:hAnsi="Calibri" w:cs="Calibri"/>
          <w:i/>
          <w:iCs/>
          <w:noProof/>
          <w:szCs w:val="24"/>
        </w:rPr>
        <w:t>Ethics and Information Technology</w:t>
      </w:r>
      <w:r w:rsidRPr="000527D7">
        <w:rPr>
          <w:rFonts w:ascii="Calibri" w:hAnsi="Calibri" w:cs="Calibri"/>
          <w:noProof/>
          <w:szCs w:val="24"/>
        </w:rPr>
        <w:t>, 10(2–3), pp. 189–204. doi: 10.1007/s10676-008-9176-4.</w:t>
      </w:r>
    </w:p>
    <w:p w14:paraId="7DD1E8BA"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Floridi, L. (2013) ‘Distributed Morality in an Information Society’, </w:t>
      </w:r>
      <w:r w:rsidRPr="000527D7">
        <w:rPr>
          <w:rFonts w:ascii="Calibri" w:hAnsi="Calibri" w:cs="Calibri"/>
          <w:i/>
          <w:iCs/>
          <w:noProof/>
          <w:szCs w:val="24"/>
        </w:rPr>
        <w:t>Science and Engineering Ethics</w:t>
      </w:r>
      <w:r w:rsidRPr="000527D7">
        <w:rPr>
          <w:rFonts w:ascii="Calibri" w:hAnsi="Calibri" w:cs="Calibri"/>
          <w:noProof/>
          <w:szCs w:val="24"/>
        </w:rPr>
        <w:t>, 19(3), pp. 727–743. doi: 10.1007/s11948-012-9413-4.</w:t>
      </w:r>
    </w:p>
    <w:p w14:paraId="78DA28E5"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Floridi, L. (2015) </w:t>
      </w:r>
      <w:r w:rsidRPr="000527D7">
        <w:rPr>
          <w:rFonts w:ascii="Calibri" w:hAnsi="Calibri" w:cs="Calibri"/>
          <w:i/>
          <w:iCs/>
          <w:noProof/>
          <w:szCs w:val="24"/>
        </w:rPr>
        <w:t>The onlife manifesto</w:t>
      </w:r>
      <w:r w:rsidRPr="000527D7">
        <w:rPr>
          <w:rFonts w:ascii="Calibri" w:hAnsi="Calibri" w:cs="Calibri"/>
          <w:noProof/>
          <w:szCs w:val="24"/>
        </w:rPr>
        <w:t>. Springer. doi: 10.1007/978-3-319-04093-6.</w:t>
      </w:r>
    </w:p>
    <w:p w14:paraId="645FC6CF"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Floridi, L. and Taddeo, M. (2016) ‘What is data ethics?’, </w:t>
      </w:r>
      <w:r w:rsidRPr="000527D7">
        <w:rPr>
          <w:rFonts w:ascii="Calibri" w:hAnsi="Calibri" w:cs="Calibri"/>
          <w:i/>
          <w:iCs/>
          <w:noProof/>
          <w:szCs w:val="24"/>
        </w:rPr>
        <w:t>Philosophical Transactions of the Royal Society A: Mathematical, Physical and Engineering Sciences</w:t>
      </w:r>
      <w:r w:rsidRPr="000527D7">
        <w:rPr>
          <w:rFonts w:ascii="Calibri" w:hAnsi="Calibri" w:cs="Calibri"/>
          <w:noProof/>
          <w:szCs w:val="24"/>
        </w:rPr>
        <w:t>, 374(2083), p. 20160360. doi: 10.1098/rsta.2016.0360.</w:t>
      </w:r>
    </w:p>
    <w:p w14:paraId="495AE983"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Van Den Hoven, J. (2017) ‘Ethics for the Digital Age: Where Are the Moral Specs?’, in Werthner, H. and </w:t>
      </w:r>
      <w:r w:rsidRPr="000527D7">
        <w:rPr>
          <w:rFonts w:ascii="Calibri" w:hAnsi="Calibri" w:cs="Calibri"/>
          <w:noProof/>
          <w:szCs w:val="24"/>
        </w:rPr>
        <w:lastRenderedPageBreak/>
        <w:t xml:space="preserve">van Harmelen, F. (eds) </w:t>
      </w:r>
      <w:r w:rsidRPr="000527D7">
        <w:rPr>
          <w:rFonts w:ascii="Calibri" w:hAnsi="Calibri" w:cs="Calibri"/>
          <w:i/>
          <w:iCs/>
          <w:noProof/>
          <w:szCs w:val="24"/>
        </w:rPr>
        <w:t>Informatics in the Future</w:t>
      </w:r>
      <w:r w:rsidRPr="000527D7">
        <w:rPr>
          <w:rFonts w:ascii="Calibri" w:hAnsi="Calibri" w:cs="Calibri"/>
          <w:noProof/>
          <w:szCs w:val="24"/>
        </w:rPr>
        <w:t>, pp. 65–76. doi: 10.1007/978-3-319-55735-9_6.</w:t>
      </w:r>
    </w:p>
    <w:p w14:paraId="3FBD1929"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Kraemer, F., van Overveld, K. and Peterson, M. (2011) ‘Is there an ethics of algorithms?’, </w:t>
      </w:r>
      <w:r w:rsidRPr="000527D7">
        <w:rPr>
          <w:rFonts w:ascii="Calibri" w:hAnsi="Calibri" w:cs="Calibri"/>
          <w:i/>
          <w:iCs/>
          <w:noProof/>
          <w:szCs w:val="24"/>
        </w:rPr>
        <w:t>Ethics and Information Technology</w:t>
      </w:r>
      <w:r w:rsidRPr="000527D7">
        <w:rPr>
          <w:rFonts w:ascii="Calibri" w:hAnsi="Calibri" w:cs="Calibri"/>
          <w:noProof/>
          <w:szCs w:val="24"/>
        </w:rPr>
        <w:t>, 13(3), pp. 251–260. doi: 10.1007/s10676-010-9233-7.</w:t>
      </w:r>
    </w:p>
    <w:p w14:paraId="547B1A2D"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Leonelli, S. (2018) ‘Locating ethics in data science: responsibility and accountability in global and distributed knowledge production systems’. doi: 10.1098/rsta.2016.0122.</w:t>
      </w:r>
    </w:p>
    <w:p w14:paraId="11A819DA"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Maner, W. (1980) ‘Starter kit in computer ethics’, </w:t>
      </w:r>
      <w:r w:rsidRPr="000527D7">
        <w:rPr>
          <w:rFonts w:ascii="Calibri" w:hAnsi="Calibri" w:cs="Calibri"/>
          <w:i/>
          <w:iCs/>
          <w:noProof/>
          <w:szCs w:val="24"/>
        </w:rPr>
        <w:t>Hyde Park, NY: Helvetia Press and the National Information and Resource Center for Teaching Philosophy</w:t>
      </w:r>
      <w:r w:rsidRPr="000527D7">
        <w:rPr>
          <w:rFonts w:ascii="Calibri" w:hAnsi="Calibri" w:cs="Calibri"/>
          <w:noProof/>
          <w:szCs w:val="24"/>
        </w:rPr>
        <w:t>.</w:t>
      </w:r>
    </w:p>
    <w:p w14:paraId="78F46A14"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Matthias, A. (2004) ‘The responsibility gap: Ascribing responsibility for the actions of learning automata’, </w:t>
      </w:r>
      <w:r w:rsidRPr="000527D7">
        <w:rPr>
          <w:rFonts w:ascii="Calibri" w:hAnsi="Calibri" w:cs="Calibri"/>
          <w:i/>
          <w:iCs/>
          <w:noProof/>
          <w:szCs w:val="24"/>
        </w:rPr>
        <w:t>Ethics and Information Technology</w:t>
      </w:r>
      <w:r w:rsidRPr="000527D7">
        <w:rPr>
          <w:rFonts w:ascii="Calibri" w:hAnsi="Calibri" w:cs="Calibri"/>
          <w:noProof/>
          <w:szCs w:val="24"/>
        </w:rPr>
        <w:t>, 6(3), pp. 175–183. doi: 10.1007/s10676-004-3422-1.</w:t>
      </w:r>
    </w:p>
    <w:p w14:paraId="53966FB6"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Mittelstadt, B. D. </w:t>
      </w:r>
      <w:r w:rsidRPr="000527D7">
        <w:rPr>
          <w:rFonts w:ascii="Calibri" w:hAnsi="Calibri" w:cs="Calibri"/>
          <w:i/>
          <w:iCs/>
          <w:noProof/>
          <w:szCs w:val="24"/>
        </w:rPr>
        <w:t>et al.</w:t>
      </w:r>
      <w:r w:rsidRPr="000527D7">
        <w:rPr>
          <w:rFonts w:ascii="Calibri" w:hAnsi="Calibri" w:cs="Calibri"/>
          <w:noProof/>
          <w:szCs w:val="24"/>
        </w:rPr>
        <w:t xml:space="preserve"> (2016) ‘The ethics of algorithms: Mapping the debate’, </w:t>
      </w:r>
      <w:r w:rsidRPr="000527D7">
        <w:rPr>
          <w:rFonts w:ascii="Calibri" w:hAnsi="Calibri" w:cs="Calibri"/>
          <w:i/>
          <w:iCs/>
          <w:noProof/>
          <w:szCs w:val="24"/>
        </w:rPr>
        <w:t>Big Data &amp; Society</w:t>
      </w:r>
      <w:r w:rsidRPr="000527D7">
        <w:rPr>
          <w:rFonts w:ascii="Calibri" w:hAnsi="Calibri" w:cs="Calibri"/>
          <w:noProof/>
          <w:szCs w:val="24"/>
        </w:rPr>
        <w:t>, 3(2), p. 205395171667967. doi: 10.1177/2053951716679679.</w:t>
      </w:r>
    </w:p>
    <w:p w14:paraId="4D486911"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Mittelstadt, B. D. and Floridi, L. (2016) ‘The Ethics of Big Data: Current and Foreseeable Issues in Biomedical Contexts’, </w:t>
      </w:r>
      <w:r w:rsidRPr="000527D7">
        <w:rPr>
          <w:rFonts w:ascii="Calibri" w:hAnsi="Calibri" w:cs="Calibri"/>
          <w:i/>
          <w:iCs/>
          <w:noProof/>
          <w:szCs w:val="24"/>
        </w:rPr>
        <w:t>Science and Engineering Ethics</w:t>
      </w:r>
      <w:r w:rsidRPr="000527D7">
        <w:rPr>
          <w:rFonts w:ascii="Calibri" w:hAnsi="Calibri" w:cs="Calibri"/>
          <w:noProof/>
          <w:szCs w:val="24"/>
        </w:rPr>
        <w:t>, pp. 303–341. doi: 10.1007/s11948-015-9652-2.</w:t>
      </w:r>
    </w:p>
    <w:p w14:paraId="6DF383BF"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Mizani, M. A. and Baykal, N. (2007) ‘A software platform to analyse the ethical issues of electronic patient privary policy: The S3P example’, </w:t>
      </w:r>
      <w:r w:rsidRPr="000527D7">
        <w:rPr>
          <w:rFonts w:ascii="Calibri" w:hAnsi="Calibri" w:cs="Calibri"/>
          <w:i/>
          <w:iCs/>
          <w:noProof/>
          <w:szCs w:val="24"/>
        </w:rPr>
        <w:t>Journal of Medical Ethics</w:t>
      </w:r>
      <w:r w:rsidRPr="000527D7">
        <w:rPr>
          <w:rFonts w:ascii="Calibri" w:hAnsi="Calibri" w:cs="Calibri"/>
          <w:noProof/>
          <w:szCs w:val="24"/>
        </w:rPr>
        <w:t>, 33(12), pp. 695–698. doi: 10.1136/jme.2006.018473.</w:t>
      </w:r>
    </w:p>
    <w:p w14:paraId="321216AC"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Moor, J. H. (1985) ‘What is Computer Ethics?’, pp. 67–69. Available at: https://pdfs.semanticscholar.org/2b26/2968529c25ebc2647f58cbb50a46fffcce17.pdf (Accessed: 25 March 2018).</w:t>
      </w:r>
    </w:p>
    <w:p w14:paraId="7AFC87B1"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Von Schomberg, R. (2013) ‘A Vision of Responsible Research and Innovation’, </w:t>
      </w:r>
      <w:r w:rsidRPr="000527D7">
        <w:rPr>
          <w:rFonts w:ascii="Calibri" w:hAnsi="Calibri" w:cs="Calibri"/>
          <w:i/>
          <w:iCs/>
          <w:noProof/>
          <w:szCs w:val="24"/>
        </w:rPr>
        <w:t>Responsible Innovation: Managing the Responsible Emergence of Science and Innovation in Society</w:t>
      </w:r>
      <w:r w:rsidRPr="000527D7">
        <w:rPr>
          <w:rFonts w:ascii="Calibri" w:hAnsi="Calibri" w:cs="Calibri"/>
          <w:noProof/>
          <w:szCs w:val="24"/>
        </w:rPr>
        <w:t>, pp. 51–74. doi: 10.1002/9781118551424.ch3.</w:t>
      </w:r>
    </w:p>
    <w:p w14:paraId="44EE8EE1"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imon, J. (2016) ‘Value-Sensitive Design and Responsible Research and Innovation’, </w:t>
      </w:r>
      <w:r w:rsidRPr="000527D7">
        <w:rPr>
          <w:rFonts w:ascii="Calibri" w:hAnsi="Calibri" w:cs="Calibri"/>
          <w:i/>
          <w:iCs/>
          <w:noProof/>
          <w:szCs w:val="24"/>
        </w:rPr>
        <w:t>The Ethics of Technology: Methods and Approaches</w:t>
      </w:r>
      <w:r w:rsidRPr="000527D7">
        <w:rPr>
          <w:rFonts w:ascii="Calibri" w:hAnsi="Calibri" w:cs="Calibri"/>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 (Accessed: 5 June 2018).</w:t>
      </w:r>
    </w:p>
    <w:p w14:paraId="0EEC3811"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tahl, B. C. (2012) ‘Morality, Ethics, and Reflection: A Categorization of Normative IS Research’, </w:t>
      </w:r>
      <w:r w:rsidRPr="000527D7">
        <w:rPr>
          <w:rFonts w:ascii="Calibri" w:hAnsi="Calibri" w:cs="Calibri"/>
          <w:i/>
          <w:iCs/>
          <w:noProof/>
          <w:szCs w:val="24"/>
        </w:rPr>
        <w:t>Journal of the Association for Information Systems</w:t>
      </w:r>
      <w:r w:rsidRPr="000527D7">
        <w:rPr>
          <w:rFonts w:ascii="Calibri" w:hAnsi="Calibri" w:cs="Calibri"/>
          <w:noProof/>
          <w:szCs w:val="24"/>
        </w:rPr>
        <w:t>, 13(8), pp. 636–656. Available at: http://search.proquest.com.ezproxylocal.library.nova.edu/docview/1039704452?accountid=6579.</w:t>
      </w:r>
    </w:p>
    <w:p w14:paraId="172F8DFD"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tahl, B. C. (2013) ‘Responsible research and innovation: The role of privacy in an emerging framework’, </w:t>
      </w:r>
      <w:r w:rsidRPr="000527D7">
        <w:rPr>
          <w:rFonts w:ascii="Calibri" w:hAnsi="Calibri" w:cs="Calibri"/>
          <w:i/>
          <w:iCs/>
          <w:noProof/>
          <w:szCs w:val="24"/>
        </w:rPr>
        <w:t>Science and Public Policy</w:t>
      </w:r>
      <w:r w:rsidRPr="000527D7">
        <w:rPr>
          <w:rFonts w:ascii="Calibri" w:hAnsi="Calibri" w:cs="Calibri"/>
          <w:noProof/>
          <w:szCs w:val="24"/>
        </w:rPr>
        <w:t>, 40(6), pp. 708–716. doi: 10.1093/scipol/sct067.</w:t>
      </w:r>
    </w:p>
    <w:p w14:paraId="1666E407"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tahl, B. C. </w:t>
      </w:r>
      <w:r w:rsidRPr="000527D7">
        <w:rPr>
          <w:rFonts w:ascii="Calibri" w:hAnsi="Calibri" w:cs="Calibri"/>
          <w:i/>
          <w:iCs/>
          <w:noProof/>
          <w:szCs w:val="24"/>
        </w:rPr>
        <w:t>et al.</w:t>
      </w:r>
      <w:r w:rsidRPr="000527D7">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0527D7">
        <w:rPr>
          <w:rFonts w:ascii="Calibri" w:hAnsi="Calibri" w:cs="Calibri"/>
          <w:i/>
          <w:iCs/>
          <w:noProof/>
          <w:szCs w:val="24"/>
        </w:rPr>
        <w:t>Information &amp; Management</w:t>
      </w:r>
      <w:r w:rsidRPr="000527D7">
        <w:rPr>
          <w:rFonts w:ascii="Calibri" w:hAnsi="Calibri" w:cs="Calibri"/>
          <w:noProof/>
          <w:szCs w:val="24"/>
        </w:rPr>
        <w:t>, 51, pp. 810–818. doi: 10.1016/j.im.2014.01.001.</w:t>
      </w:r>
    </w:p>
    <w:p w14:paraId="04468E1A"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tahl, B. C. </w:t>
      </w:r>
      <w:r w:rsidRPr="000527D7">
        <w:rPr>
          <w:rFonts w:ascii="Calibri" w:hAnsi="Calibri" w:cs="Calibri"/>
          <w:i/>
          <w:iCs/>
          <w:noProof/>
          <w:szCs w:val="24"/>
        </w:rPr>
        <w:t>et al.</w:t>
      </w:r>
      <w:r w:rsidRPr="000527D7">
        <w:rPr>
          <w:rFonts w:ascii="Calibri" w:hAnsi="Calibri" w:cs="Calibri"/>
          <w:noProof/>
          <w:szCs w:val="24"/>
        </w:rPr>
        <w:t xml:space="preserve"> (2016) ‘The Ethics of Computing: A Survey of the Computing-Oriented Literature’, </w:t>
      </w:r>
      <w:r w:rsidRPr="000527D7">
        <w:rPr>
          <w:rFonts w:ascii="Calibri" w:hAnsi="Calibri" w:cs="Calibri"/>
          <w:i/>
          <w:iCs/>
          <w:noProof/>
          <w:szCs w:val="24"/>
        </w:rPr>
        <w:t xml:space="preserve">ACM </w:t>
      </w:r>
      <w:r w:rsidRPr="000527D7">
        <w:rPr>
          <w:rFonts w:ascii="Calibri" w:hAnsi="Calibri" w:cs="Calibri"/>
          <w:i/>
          <w:iCs/>
          <w:noProof/>
          <w:szCs w:val="24"/>
        </w:rPr>
        <w:lastRenderedPageBreak/>
        <w:t>Computing Surveys</w:t>
      </w:r>
      <w:r w:rsidRPr="000527D7">
        <w:rPr>
          <w:rFonts w:ascii="Calibri" w:hAnsi="Calibri" w:cs="Calibri"/>
          <w:noProof/>
          <w:szCs w:val="24"/>
        </w:rPr>
        <w:t>, 48(4), pp. 1–38. doi: 10.1145/2871196.</w:t>
      </w:r>
    </w:p>
    <w:p w14:paraId="21C63FB5" w14:textId="77777777" w:rsidR="000527D7" w:rsidRPr="000527D7" w:rsidRDefault="000527D7" w:rsidP="000527D7">
      <w:pPr>
        <w:widowControl w:val="0"/>
        <w:autoSpaceDE w:val="0"/>
        <w:autoSpaceDN w:val="0"/>
        <w:adjustRightInd w:val="0"/>
        <w:spacing w:line="240" w:lineRule="auto"/>
        <w:rPr>
          <w:rFonts w:ascii="Calibri" w:hAnsi="Calibri" w:cs="Calibri"/>
          <w:noProof/>
          <w:szCs w:val="24"/>
        </w:rPr>
      </w:pPr>
      <w:r w:rsidRPr="000527D7">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0527D7">
        <w:rPr>
          <w:rFonts w:ascii="Calibri" w:hAnsi="Calibri" w:cs="Calibri"/>
          <w:i/>
          <w:iCs/>
          <w:noProof/>
          <w:szCs w:val="24"/>
        </w:rPr>
        <w:t>Responsible Innovation: Managing the Responsible Emergence of Science and Innovation in Society</w:t>
      </w:r>
      <w:r w:rsidRPr="000527D7">
        <w:rPr>
          <w:rFonts w:ascii="Calibri" w:hAnsi="Calibri" w:cs="Calibri"/>
          <w:noProof/>
          <w:szCs w:val="24"/>
        </w:rPr>
        <w:t>. Wiley-Blackwell, pp. 199–218. doi: 10.1002/9781118551424.ch11.</w:t>
      </w:r>
    </w:p>
    <w:p w14:paraId="4D86C870" w14:textId="77777777" w:rsidR="000527D7" w:rsidRPr="000527D7" w:rsidRDefault="000527D7" w:rsidP="000527D7">
      <w:pPr>
        <w:widowControl w:val="0"/>
        <w:autoSpaceDE w:val="0"/>
        <w:autoSpaceDN w:val="0"/>
        <w:adjustRightInd w:val="0"/>
        <w:spacing w:line="240" w:lineRule="auto"/>
        <w:rPr>
          <w:rFonts w:ascii="Calibri" w:hAnsi="Calibri" w:cs="Calibri"/>
          <w:noProof/>
        </w:rPr>
      </w:pPr>
      <w:r w:rsidRPr="000527D7">
        <w:rPr>
          <w:rFonts w:ascii="Calibri" w:hAnsi="Calibri" w:cs="Calibri"/>
          <w:noProof/>
          <w:szCs w:val="24"/>
        </w:rPr>
        <w:t xml:space="preserve">Wiltshire, T. J. (2015) ‘A Prospective Framework for the Design of Ideal Artificial Moral Agents: Insights from the Science of Heroism in Humans’, </w:t>
      </w:r>
      <w:r w:rsidRPr="000527D7">
        <w:rPr>
          <w:rFonts w:ascii="Calibri" w:hAnsi="Calibri" w:cs="Calibri"/>
          <w:i/>
          <w:iCs/>
          <w:noProof/>
          <w:szCs w:val="24"/>
        </w:rPr>
        <w:t>Minds and Machines</w:t>
      </w:r>
      <w:r w:rsidRPr="000527D7">
        <w:rPr>
          <w:rFonts w:ascii="Calibri" w:hAnsi="Calibri" w:cs="Calibri"/>
          <w:noProof/>
          <w:szCs w:val="24"/>
        </w:rPr>
        <w:t>, 25(1), pp. 57–71. doi: 10.1007/s11023-015-9361-2.</w:t>
      </w:r>
    </w:p>
    <w:p w14:paraId="12DC0F52" w14:textId="1AE99A51" w:rsidR="00A72C3E" w:rsidRDefault="00240FBF"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03541" w14:textId="77777777" w:rsidR="00AA1BE6" w:rsidRDefault="00AA1BE6" w:rsidP="009144AB">
      <w:pPr>
        <w:spacing w:after="0" w:line="240" w:lineRule="auto"/>
      </w:pPr>
      <w:r>
        <w:separator/>
      </w:r>
    </w:p>
  </w:endnote>
  <w:endnote w:type="continuationSeparator" w:id="0">
    <w:p w14:paraId="5DCC879A" w14:textId="77777777" w:rsidR="00AA1BE6" w:rsidRDefault="00AA1BE6"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D71FC4" w14:textId="77777777" w:rsidR="00AA1BE6" w:rsidRDefault="00AA1BE6" w:rsidP="009144AB">
      <w:pPr>
        <w:spacing w:after="0" w:line="240" w:lineRule="auto"/>
      </w:pPr>
      <w:r>
        <w:separator/>
      </w:r>
    </w:p>
  </w:footnote>
  <w:footnote w:type="continuationSeparator" w:id="0">
    <w:p w14:paraId="18B846D6" w14:textId="77777777" w:rsidR="00AA1BE6" w:rsidRDefault="00AA1BE6" w:rsidP="009144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045A9"/>
    <w:rsid w:val="000523AD"/>
    <w:rsid w:val="000527D7"/>
    <w:rsid w:val="000641D3"/>
    <w:rsid w:val="00087148"/>
    <w:rsid w:val="00092BEC"/>
    <w:rsid w:val="000B302A"/>
    <w:rsid w:val="000D0CEA"/>
    <w:rsid w:val="000E7FD7"/>
    <w:rsid w:val="001129B4"/>
    <w:rsid w:val="00120442"/>
    <w:rsid w:val="00124C52"/>
    <w:rsid w:val="00126BAB"/>
    <w:rsid w:val="00194851"/>
    <w:rsid w:val="001A4E5A"/>
    <w:rsid w:val="001A7A32"/>
    <w:rsid w:val="001B73DD"/>
    <w:rsid w:val="00217FE6"/>
    <w:rsid w:val="00230E14"/>
    <w:rsid w:val="00240FBF"/>
    <w:rsid w:val="0026309E"/>
    <w:rsid w:val="00273FCC"/>
    <w:rsid w:val="00281BA6"/>
    <w:rsid w:val="0028283C"/>
    <w:rsid w:val="002B5A61"/>
    <w:rsid w:val="002F7730"/>
    <w:rsid w:val="00330B2B"/>
    <w:rsid w:val="0037542F"/>
    <w:rsid w:val="00397B70"/>
    <w:rsid w:val="003A5E0D"/>
    <w:rsid w:val="003B41D2"/>
    <w:rsid w:val="003E0F6E"/>
    <w:rsid w:val="004066E9"/>
    <w:rsid w:val="0045651A"/>
    <w:rsid w:val="00486502"/>
    <w:rsid w:val="004B1313"/>
    <w:rsid w:val="004B2CEC"/>
    <w:rsid w:val="004C1117"/>
    <w:rsid w:val="004C2FCE"/>
    <w:rsid w:val="004E7316"/>
    <w:rsid w:val="005033A3"/>
    <w:rsid w:val="005302C5"/>
    <w:rsid w:val="00537BDD"/>
    <w:rsid w:val="00542F96"/>
    <w:rsid w:val="00545E5C"/>
    <w:rsid w:val="00554D77"/>
    <w:rsid w:val="005637A6"/>
    <w:rsid w:val="005707DC"/>
    <w:rsid w:val="00577348"/>
    <w:rsid w:val="00595D2C"/>
    <w:rsid w:val="005D32B6"/>
    <w:rsid w:val="0061254F"/>
    <w:rsid w:val="00642EA2"/>
    <w:rsid w:val="006A76D2"/>
    <w:rsid w:val="006E4711"/>
    <w:rsid w:val="006E774C"/>
    <w:rsid w:val="00707CA8"/>
    <w:rsid w:val="00735AB8"/>
    <w:rsid w:val="007531B1"/>
    <w:rsid w:val="00762491"/>
    <w:rsid w:val="0079442B"/>
    <w:rsid w:val="007A4979"/>
    <w:rsid w:val="007B774F"/>
    <w:rsid w:val="007B7A2B"/>
    <w:rsid w:val="007C1410"/>
    <w:rsid w:val="008022A5"/>
    <w:rsid w:val="0085178E"/>
    <w:rsid w:val="00863DB6"/>
    <w:rsid w:val="0086603B"/>
    <w:rsid w:val="008831A2"/>
    <w:rsid w:val="009144AB"/>
    <w:rsid w:val="0092028D"/>
    <w:rsid w:val="0092217A"/>
    <w:rsid w:val="009466A4"/>
    <w:rsid w:val="009D4AFE"/>
    <w:rsid w:val="009D5518"/>
    <w:rsid w:val="009D6529"/>
    <w:rsid w:val="00A24A97"/>
    <w:rsid w:val="00A347BC"/>
    <w:rsid w:val="00A717E8"/>
    <w:rsid w:val="00A72C3E"/>
    <w:rsid w:val="00A80E3E"/>
    <w:rsid w:val="00A817A1"/>
    <w:rsid w:val="00A8225A"/>
    <w:rsid w:val="00A822BB"/>
    <w:rsid w:val="00A964A6"/>
    <w:rsid w:val="00AA1BE6"/>
    <w:rsid w:val="00AE32BF"/>
    <w:rsid w:val="00AF15B6"/>
    <w:rsid w:val="00B11C6C"/>
    <w:rsid w:val="00BA1097"/>
    <w:rsid w:val="00BC4C99"/>
    <w:rsid w:val="00C53FD5"/>
    <w:rsid w:val="00C60275"/>
    <w:rsid w:val="00CA382B"/>
    <w:rsid w:val="00CC5D61"/>
    <w:rsid w:val="00CD7998"/>
    <w:rsid w:val="00D00214"/>
    <w:rsid w:val="00D2643E"/>
    <w:rsid w:val="00D32913"/>
    <w:rsid w:val="00D85723"/>
    <w:rsid w:val="00DA3F4E"/>
    <w:rsid w:val="00DA6E30"/>
    <w:rsid w:val="00DB51EE"/>
    <w:rsid w:val="00DF4165"/>
    <w:rsid w:val="00E24B4D"/>
    <w:rsid w:val="00E302B0"/>
    <w:rsid w:val="00E55498"/>
    <w:rsid w:val="00E57530"/>
    <w:rsid w:val="00E669DC"/>
    <w:rsid w:val="00E7540C"/>
    <w:rsid w:val="00EA299E"/>
    <w:rsid w:val="00EA77FB"/>
    <w:rsid w:val="00F22034"/>
    <w:rsid w:val="00F235F7"/>
    <w:rsid w:val="00F31145"/>
    <w:rsid w:val="00F45D2E"/>
    <w:rsid w:val="00F46AE2"/>
    <w:rsid w:val="00F6246C"/>
    <w:rsid w:val="00F76A6E"/>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4B1313"/>
    <w:p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eeexplore.ieee.org/abstract/document/8281860/"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8AA181-A26D-4189-A33B-C6354D987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5</TotalTime>
  <Pages>7</Pages>
  <Words>19469</Words>
  <Characters>110975</Characters>
  <Application>Microsoft Office Word</Application>
  <DocSecurity>0</DocSecurity>
  <Lines>924</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7</cp:revision>
  <dcterms:created xsi:type="dcterms:W3CDTF">2018-03-27T15:03:00Z</dcterms:created>
  <dcterms:modified xsi:type="dcterms:W3CDTF">2018-06-10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